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1027"/>
        <w:gridCol w:w="8190"/>
      </w:tblGrid>
      <w:tr w:rsidR="00297516" w14:paraId="29BF2883" w14:textId="77777777" w:rsidTr="00297516">
        <w:trPr>
          <w:trHeight w:val="890"/>
        </w:trPr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A60622E" w14:textId="77777777" w:rsidR="00F147E0" w:rsidRPr="00DD1C4A" w:rsidRDefault="00F147E0" w:rsidP="00697998">
            <w:pPr>
              <w:jc w:val="center"/>
              <w:rPr>
                <w:rFonts w:ascii="Lato" w:hAnsi="Lato"/>
                <w:b/>
                <w:sz w:val="16"/>
                <w:szCs w:val="16"/>
              </w:rPr>
            </w:pPr>
          </w:p>
          <w:p w14:paraId="2FA58D43" w14:textId="3569A633" w:rsidR="00697998" w:rsidRPr="00DD1C4A" w:rsidRDefault="00297516" w:rsidP="00297516">
            <w:pPr>
              <w:jc w:val="right"/>
              <w:rPr>
                <w:rFonts w:ascii="Lato" w:hAnsi="Lato"/>
                <w:b/>
                <w:sz w:val="16"/>
                <w:szCs w:val="16"/>
              </w:rPr>
            </w:pPr>
            <w:r w:rsidRPr="00DD1C4A">
              <w:rPr>
                <w:rFonts w:ascii="Lato" w:hAnsi="Lato"/>
                <w:b/>
                <w:noProof/>
                <w:sz w:val="16"/>
                <w:szCs w:val="16"/>
              </w:rPr>
              <w:drawing>
                <wp:inline distT="0" distB="0" distL="0" distR="0" wp14:anchorId="3119CB52" wp14:editId="3DD4DE94">
                  <wp:extent cx="402021" cy="385328"/>
                  <wp:effectExtent l="0" t="0" r="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Picture 15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9858" cy="4215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1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9B9615B" w14:textId="77777777" w:rsidR="00F147E0" w:rsidRPr="00DD1C4A" w:rsidRDefault="00F147E0" w:rsidP="00697998">
            <w:pPr>
              <w:jc w:val="both"/>
              <w:rPr>
                <w:rFonts w:ascii="Square721 BT" w:hAnsi="Square721 BT"/>
                <w:sz w:val="4"/>
                <w:szCs w:val="4"/>
              </w:rPr>
            </w:pPr>
          </w:p>
          <w:p w14:paraId="0B2EA3A7" w14:textId="77777777" w:rsidR="00F147E0" w:rsidRPr="00DD1C4A" w:rsidRDefault="00F147E0" w:rsidP="00697998">
            <w:pPr>
              <w:rPr>
                <w:rFonts w:ascii="Lato" w:hAnsi="Lato"/>
                <w:b/>
                <w:sz w:val="16"/>
                <w:szCs w:val="16"/>
              </w:rPr>
            </w:pPr>
          </w:p>
          <w:p w14:paraId="7867A01E" w14:textId="496AB5BD" w:rsidR="00297516" w:rsidRPr="00DD1C4A" w:rsidRDefault="00297516" w:rsidP="00697998">
            <w:pPr>
              <w:rPr>
                <w:rFonts w:ascii="Lato" w:hAnsi="Lato"/>
                <w:b/>
                <w:sz w:val="8"/>
                <w:szCs w:val="8"/>
              </w:rPr>
            </w:pPr>
          </w:p>
          <w:p w14:paraId="1DCAEA81" w14:textId="77777777" w:rsidR="00297516" w:rsidRPr="00DD1C4A" w:rsidRDefault="00297516" w:rsidP="00697998">
            <w:pPr>
              <w:rPr>
                <w:rFonts w:ascii="Lato" w:hAnsi="Lato"/>
                <w:b/>
                <w:sz w:val="8"/>
                <w:szCs w:val="8"/>
              </w:rPr>
            </w:pPr>
          </w:p>
          <w:p w14:paraId="7A6DB66F" w14:textId="523C8FDB" w:rsidR="00F147E0" w:rsidRPr="00DD1C4A" w:rsidRDefault="00F147E0" w:rsidP="00697998">
            <w:pPr>
              <w:rPr>
                <w:rFonts w:ascii="Lato" w:hAnsi="Lato"/>
                <w:b/>
                <w:sz w:val="16"/>
                <w:szCs w:val="16"/>
              </w:rPr>
            </w:pPr>
            <w:r w:rsidRPr="00DD1C4A">
              <w:rPr>
                <w:rFonts w:ascii="Lato" w:hAnsi="Lato"/>
                <w:b/>
                <w:sz w:val="16"/>
                <w:szCs w:val="16"/>
              </w:rPr>
              <w:t>JURNAL LINGKUNGAN BINAAN INDONESIA</w:t>
            </w:r>
          </w:p>
          <w:p w14:paraId="7D290559" w14:textId="767D3642" w:rsidR="00F147E0" w:rsidRPr="00DD1C4A" w:rsidRDefault="00F147E0" w:rsidP="00697998">
            <w:pPr>
              <w:rPr>
                <w:rFonts w:ascii="Square721 BT" w:hAnsi="Square721 BT"/>
                <w:sz w:val="14"/>
                <w:szCs w:val="14"/>
              </w:rPr>
            </w:pPr>
            <w:r w:rsidRPr="00DD1C4A">
              <w:rPr>
                <w:rFonts w:ascii="Lato" w:hAnsi="Lato"/>
                <w:sz w:val="14"/>
                <w:szCs w:val="14"/>
              </w:rPr>
              <w:t>ISSN</w:t>
            </w:r>
            <w:r w:rsidR="00420112" w:rsidRPr="00DD1C4A">
              <w:rPr>
                <w:rFonts w:ascii="Lato" w:hAnsi="Lato"/>
                <w:sz w:val="14"/>
                <w:szCs w:val="14"/>
              </w:rPr>
              <w:t xml:space="preserve"> </w:t>
            </w:r>
            <w:proofErr w:type="spellStart"/>
            <w:r w:rsidR="00420112" w:rsidRPr="00DD1C4A">
              <w:rPr>
                <w:rFonts w:ascii="Lato" w:hAnsi="Lato"/>
                <w:sz w:val="14"/>
                <w:szCs w:val="14"/>
              </w:rPr>
              <w:t>Cetak</w:t>
            </w:r>
            <w:proofErr w:type="spellEnd"/>
            <w:r w:rsidRPr="00DD1C4A">
              <w:rPr>
                <w:rFonts w:ascii="Lato" w:hAnsi="Lato"/>
                <w:sz w:val="14"/>
                <w:szCs w:val="14"/>
              </w:rPr>
              <w:t xml:space="preserve">: </w:t>
            </w:r>
            <w:r w:rsidR="00297516" w:rsidRPr="00DD1C4A">
              <w:rPr>
                <w:rFonts w:ascii="Lato" w:hAnsi="Lato"/>
                <w:sz w:val="14"/>
                <w:szCs w:val="14"/>
              </w:rPr>
              <w:t>2</w:t>
            </w:r>
            <w:r w:rsidR="00420112" w:rsidRPr="00DD1C4A">
              <w:rPr>
                <w:rFonts w:ascii="Lato" w:hAnsi="Lato"/>
                <w:sz w:val="14"/>
                <w:szCs w:val="14"/>
              </w:rPr>
              <w:t>301</w:t>
            </w:r>
            <w:r w:rsidR="00297516" w:rsidRPr="00DD1C4A">
              <w:rPr>
                <w:rFonts w:ascii="Lato" w:hAnsi="Lato"/>
                <w:sz w:val="14"/>
                <w:szCs w:val="14"/>
              </w:rPr>
              <w:t>-</w:t>
            </w:r>
            <w:r w:rsidR="00420112" w:rsidRPr="00DD1C4A">
              <w:rPr>
                <w:rFonts w:ascii="Lato" w:hAnsi="Lato"/>
                <w:sz w:val="14"/>
                <w:szCs w:val="14"/>
              </w:rPr>
              <w:t>9247</w:t>
            </w:r>
            <w:r w:rsidR="00297516" w:rsidRPr="00DD1C4A">
              <w:rPr>
                <w:rFonts w:ascii="Lato" w:hAnsi="Lato"/>
                <w:sz w:val="14"/>
                <w:szCs w:val="14"/>
              </w:rPr>
              <w:t xml:space="preserve"> </w:t>
            </w:r>
            <w:r w:rsidR="00297516" w:rsidRPr="00DD1C4A">
              <w:rPr>
                <w:rFonts w:ascii="Lato" w:hAnsi="Lato"/>
                <w:sz w:val="16"/>
                <w:szCs w:val="16"/>
              </w:rPr>
              <w:t>|</w:t>
            </w:r>
            <w:r w:rsidR="00297516" w:rsidRPr="00DD1C4A">
              <w:rPr>
                <w:rFonts w:ascii="Square721 BT" w:hAnsi="Square721 BT"/>
                <w:sz w:val="14"/>
                <w:szCs w:val="14"/>
              </w:rPr>
              <w:t xml:space="preserve"> </w:t>
            </w:r>
            <w:r w:rsidR="00297516" w:rsidRPr="00DD1C4A">
              <w:rPr>
                <w:rFonts w:ascii="Lato" w:hAnsi="Lato"/>
                <w:sz w:val="14"/>
                <w:szCs w:val="14"/>
              </w:rPr>
              <w:t>ISSN</w:t>
            </w:r>
            <w:r w:rsidR="00420112" w:rsidRPr="00DD1C4A">
              <w:rPr>
                <w:rFonts w:ascii="Lato" w:hAnsi="Lato"/>
                <w:sz w:val="14"/>
                <w:szCs w:val="14"/>
              </w:rPr>
              <w:t xml:space="preserve"> Daring</w:t>
            </w:r>
            <w:r w:rsidR="00297516" w:rsidRPr="00DD1C4A">
              <w:rPr>
                <w:rFonts w:ascii="Lato" w:hAnsi="Lato"/>
                <w:sz w:val="14"/>
                <w:szCs w:val="14"/>
              </w:rPr>
              <w:t>: 26</w:t>
            </w:r>
            <w:r w:rsidR="00420112" w:rsidRPr="00DD1C4A">
              <w:rPr>
                <w:rFonts w:ascii="Lato" w:hAnsi="Lato"/>
                <w:sz w:val="14"/>
                <w:szCs w:val="14"/>
              </w:rPr>
              <w:t>22</w:t>
            </w:r>
            <w:r w:rsidR="00297516" w:rsidRPr="00DD1C4A">
              <w:rPr>
                <w:rFonts w:ascii="Lato" w:hAnsi="Lato"/>
                <w:sz w:val="14"/>
                <w:szCs w:val="14"/>
              </w:rPr>
              <w:t>-</w:t>
            </w:r>
            <w:r w:rsidR="00420112" w:rsidRPr="00DD1C4A">
              <w:rPr>
                <w:rFonts w:ascii="Lato" w:hAnsi="Lato"/>
                <w:sz w:val="14"/>
                <w:szCs w:val="14"/>
              </w:rPr>
              <w:t>0954</w:t>
            </w:r>
            <w:r w:rsidR="00297516" w:rsidRPr="00DD1C4A">
              <w:rPr>
                <w:rFonts w:ascii="Lato" w:hAnsi="Lato"/>
                <w:sz w:val="14"/>
                <w:szCs w:val="14"/>
              </w:rPr>
              <w:t xml:space="preserve"> </w:t>
            </w:r>
            <w:r w:rsidR="00297516" w:rsidRPr="00DD1C4A">
              <w:rPr>
                <w:rFonts w:ascii="Lato" w:hAnsi="Lato"/>
                <w:sz w:val="16"/>
                <w:szCs w:val="16"/>
              </w:rPr>
              <w:t xml:space="preserve">| </w:t>
            </w:r>
            <w:proofErr w:type="spellStart"/>
            <w:r w:rsidR="00420112" w:rsidRPr="00DD1C4A">
              <w:rPr>
                <w:rFonts w:ascii="Lato" w:hAnsi="Lato"/>
                <w:sz w:val="14"/>
                <w:szCs w:val="14"/>
              </w:rPr>
              <w:t>Beranda</w:t>
            </w:r>
            <w:proofErr w:type="spellEnd"/>
            <w:r w:rsidR="00420112" w:rsidRPr="00DD1C4A">
              <w:rPr>
                <w:rFonts w:ascii="Lato" w:hAnsi="Lato"/>
                <w:sz w:val="14"/>
                <w:szCs w:val="14"/>
              </w:rPr>
              <w:t xml:space="preserve"> </w:t>
            </w:r>
            <w:proofErr w:type="spellStart"/>
            <w:r w:rsidR="00420112" w:rsidRPr="00DD1C4A">
              <w:rPr>
                <w:rFonts w:ascii="Lato" w:hAnsi="Lato"/>
                <w:sz w:val="14"/>
                <w:szCs w:val="14"/>
              </w:rPr>
              <w:t>Jurnal</w:t>
            </w:r>
            <w:proofErr w:type="spellEnd"/>
            <w:r w:rsidRPr="00DD1C4A">
              <w:rPr>
                <w:rFonts w:ascii="Lato" w:hAnsi="Lato"/>
                <w:sz w:val="14"/>
                <w:szCs w:val="14"/>
              </w:rPr>
              <w:t xml:space="preserve">: </w:t>
            </w:r>
            <w:r w:rsidR="00420112" w:rsidRPr="00DD1C4A">
              <w:rPr>
                <w:rFonts w:ascii="Lato" w:hAnsi="Lato"/>
                <w:sz w:val="14"/>
                <w:szCs w:val="14"/>
              </w:rPr>
              <w:t>https://jurnal.iplbi.or.id/index.php/jlbi/</w:t>
            </w:r>
          </w:p>
        </w:tc>
      </w:tr>
      <w:tr w:rsidR="00697998" w14:paraId="683445F3" w14:textId="77777777" w:rsidTr="00297516">
        <w:trPr>
          <w:trHeight w:val="890"/>
        </w:trPr>
        <w:tc>
          <w:tcPr>
            <w:tcW w:w="921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1133565" w14:textId="77777777" w:rsidR="00697998" w:rsidRPr="00DD1C4A" w:rsidRDefault="00697998" w:rsidP="00697998">
            <w:pPr>
              <w:jc w:val="both"/>
              <w:rPr>
                <w:rFonts w:ascii="Lato" w:hAnsi="Lato" w:cs="Times New Roman"/>
                <w:b/>
                <w:sz w:val="21"/>
                <w:szCs w:val="21"/>
              </w:rPr>
            </w:pPr>
          </w:p>
          <w:p w14:paraId="32FDCABB" w14:textId="4FF264D6" w:rsidR="00697998" w:rsidRPr="00DD1C4A" w:rsidRDefault="00697998" w:rsidP="00697998">
            <w:pPr>
              <w:jc w:val="both"/>
              <w:rPr>
                <w:rFonts w:ascii="Lato" w:hAnsi="Lato" w:cs="Times New Roman"/>
                <w:b/>
                <w:sz w:val="40"/>
                <w:szCs w:val="40"/>
              </w:rPr>
            </w:pPr>
            <w:proofErr w:type="spellStart"/>
            <w:r w:rsidRPr="00DD1C4A">
              <w:rPr>
                <w:rFonts w:ascii="Lato" w:hAnsi="Lato" w:cs="Times New Roman"/>
                <w:b/>
                <w:sz w:val="40"/>
                <w:szCs w:val="40"/>
              </w:rPr>
              <w:t>Judul</w:t>
            </w:r>
            <w:proofErr w:type="spellEnd"/>
            <w:r w:rsidRPr="00DD1C4A">
              <w:rPr>
                <w:rFonts w:ascii="Lato" w:hAnsi="Lato" w:cs="Times New Roman"/>
                <w:b/>
                <w:sz w:val="40"/>
                <w:szCs w:val="40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b/>
                <w:sz w:val="40"/>
                <w:szCs w:val="40"/>
              </w:rPr>
              <w:t>Artikel</w:t>
            </w:r>
            <w:proofErr w:type="spellEnd"/>
          </w:p>
          <w:p w14:paraId="4D574931" w14:textId="77777777" w:rsidR="00697998" w:rsidRPr="00DD1C4A" w:rsidRDefault="00697998" w:rsidP="00697998">
            <w:pPr>
              <w:spacing w:after="200" w:line="276" w:lineRule="auto"/>
              <w:rPr>
                <w:rFonts w:ascii="Lato" w:hAnsi="Lato" w:cs="Times New Roman"/>
                <w:sz w:val="24"/>
                <w:szCs w:val="24"/>
                <w:vertAlign w:val="superscript"/>
              </w:rPr>
            </w:pP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Nama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Penulis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r w:rsidRPr="00DD1C4A">
              <w:rPr>
                <w:rFonts w:ascii="Lato" w:hAnsi="Lato" w:cs="Times New Roman"/>
                <w:sz w:val="24"/>
                <w:szCs w:val="24"/>
                <w:vertAlign w:val="superscript"/>
              </w:rPr>
              <w:t>1</w:t>
            </w:r>
            <w:r w:rsidRPr="00DD1C4A">
              <w:rPr>
                <w:rFonts w:ascii="Lato" w:hAnsi="Lato" w:cs="Times New Roman"/>
                <w:sz w:val="24"/>
                <w:szCs w:val="24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Nama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Penulis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r w:rsidRPr="00DD1C4A">
              <w:rPr>
                <w:rFonts w:ascii="Lato" w:hAnsi="Lato" w:cs="Times New Roman"/>
                <w:sz w:val="24"/>
                <w:szCs w:val="24"/>
                <w:vertAlign w:val="superscript"/>
              </w:rPr>
              <w:t>2</w:t>
            </w:r>
            <w:r w:rsidRPr="00DD1C4A">
              <w:rPr>
                <w:rFonts w:ascii="Lato" w:hAnsi="Lato" w:cs="Times New Roman"/>
                <w:sz w:val="24"/>
                <w:szCs w:val="24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Nama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Penulis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r w:rsidRPr="00DD1C4A">
              <w:rPr>
                <w:rFonts w:ascii="Lato" w:hAnsi="Lato" w:cs="Times New Roman"/>
                <w:sz w:val="24"/>
                <w:szCs w:val="24"/>
                <w:vertAlign w:val="superscript"/>
              </w:rPr>
              <w:t>3</w:t>
            </w:r>
          </w:p>
          <w:p w14:paraId="289FADCD" w14:textId="77777777" w:rsidR="00697998" w:rsidRPr="00DD1C4A" w:rsidRDefault="00697998" w:rsidP="00697998">
            <w:pPr>
              <w:contextualSpacing/>
              <w:rPr>
                <w:rFonts w:ascii="Lato" w:hAnsi="Lato" w:cs="Times New Roman"/>
                <w:sz w:val="17"/>
                <w:szCs w:val="17"/>
              </w:rPr>
            </w:pPr>
            <w:r w:rsidRPr="00DD1C4A">
              <w:rPr>
                <w:rFonts w:ascii="Lato" w:hAnsi="Lato" w:cs="Times New Roman"/>
                <w:sz w:val="17"/>
                <w:szCs w:val="17"/>
                <w:vertAlign w:val="superscript"/>
              </w:rPr>
              <w:t xml:space="preserve">1 </w:t>
            </w:r>
            <w:r w:rsidRPr="00DD1C4A">
              <w:rPr>
                <w:rFonts w:ascii="Lato" w:hAnsi="Lato" w:cs="Times New Roman"/>
                <w:sz w:val="17"/>
                <w:szCs w:val="17"/>
              </w:rPr>
              <w:t>Lab</w:t>
            </w:r>
            <w:proofErr w:type="gramStart"/>
            <w:r w:rsidRPr="00DD1C4A">
              <w:rPr>
                <w:rFonts w:ascii="Lato" w:hAnsi="Lato" w:cs="Times New Roman"/>
                <w:sz w:val="17"/>
                <w:szCs w:val="17"/>
              </w:rPr>
              <w:t>./</w:t>
            </w:r>
            <w:proofErr w:type="spellStart"/>
            <w:proofErr w:type="gramEnd"/>
            <w:r w:rsidRPr="00DD1C4A">
              <w:rPr>
                <w:rFonts w:ascii="Lato" w:hAnsi="Lato" w:cs="Times New Roman"/>
                <w:sz w:val="17"/>
                <w:szCs w:val="17"/>
              </w:rPr>
              <w:t>Kelompok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Keilmu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Program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tud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Departeme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Fakultas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ekolah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Bagi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Institus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. </w:t>
            </w:r>
          </w:p>
          <w:p w14:paraId="10DB5283" w14:textId="77777777" w:rsidR="00697998" w:rsidRPr="00DD1C4A" w:rsidRDefault="00697998" w:rsidP="00697998">
            <w:pPr>
              <w:contextualSpacing/>
              <w:rPr>
                <w:rFonts w:ascii="Lato" w:hAnsi="Lato" w:cs="Times New Roman"/>
                <w:sz w:val="17"/>
                <w:szCs w:val="17"/>
              </w:rPr>
            </w:pPr>
            <w:r w:rsidRPr="00DD1C4A">
              <w:rPr>
                <w:rFonts w:ascii="Lato" w:hAnsi="Lato" w:cs="Times New Roman"/>
                <w:sz w:val="17"/>
                <w:szCs w:val="17"/>
                <w:vertAlign w:val="superscript"/>
              </w:rPr>
              <w:t xml:space="preserve">2 </w:t>
            </w:r>
            <w:r w:rsidRPr="00DD1C4A">
              <w:rPr>
                <w:rFonts w:ascii="Lato" w:hAnsi="Lato" w:cs="Times New Roman"/>
                <w:sz w:val="17"/>
                <w:szCs w:val="17"/>
              </w:rPr>
              <w:t>Lab</w:t>
            </w:r>
            <w:proofErr w:type="gramStart"/>
            <w:r w:rsidRPr="00DD1C4A">
              <w:rPr>
                <w:rFonts w:ascii="Lato" w:hAnsi="Lato" w:cs="Times New Roman"/>
                <w:sz w:val="17"/>
                <w:szCs w:val="17"/>
              </w:rPr>
              <w:t>./</w:t>
            </w:r>
            <w:proofErr w:type="spellStart"/>
            <w:proofErr w:type="gramEnd"/>
            <w:r w:rsidRPr="00DD1C4A">
              <w:rPr>
                <w:rFonts w:ascii="Lato" w:hAnsi="Lato" w:cs="Times New Roman"/>
                <w:sz w:val="17"/>
                <w:szCs w:val="17"/>
              </w:rPr>
              <w:t>Kelompok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Keilmu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Program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tud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Departeme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Fakultas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ekolah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Bagi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Institus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. </w:t>
            </w:r>
          </w:p>
          <w:p w14:paraId="48F9388A" w14:textId="33915B0D" w:rsidR="00697998" w:rsidRPr="00DD1C4A" w:rsidRDefault="00697998" w:rsidP="00697998">
            <w:pPr>
              <w:spacing w:line="264" w:lineRule="auto"/>
              <w:contextualSpacing/>
              <w:jc w:val="both"/>
              <w:rPr>
                <w:rFonts w:ascii="Lato" w:hAnsi="Lato" w:cs="Times New Roman"/>
                <w:sz w:val="17"/>
                <w:szCs w:val="17"/>
              </w:rPr>
            </w:pPr>
            <w:r w:rsidRPr="00DD1C4A">
              <w:rPr>
                <w:rFonts w:ascii="Lato" w:hAnsi="Lato" w:cs="Times New Roman"/>
                <w:sz w:val="17"/>
                <w:szCs w:val="17"/>
                <w:vertAlign w:val="superscript"/>
              </w:rPr>
              <w:t xml:space="preserve">3 </w:t>
            </w:r>
            <w:r w:rsidRPr="00DD1C4A">
              <w:rPr>
                <w:rFonts w:ascii="Lato" w:hAnsi="Lato" w:cs="Times New Roman"/>
                <w:sz w:val="17"/>
                <w:szCs w:val="17"/>
              </w:rPr>
              <w:t>Lab</w:t>
            </w:r>
            <w:proofErr w:type="gramStart"/>
            <w:r w:rsidRPr="00DD1C4A">
              <w:rPr>
                <w:rFonts w:ascii="Lato" w:hAnsi="Lato" w:cs="Times New Roman"/>
                <w:sz w:val="17"/>
                <w:szCs w:val="17"/>
              </w:rPr>
              <w:t>./</w:t>
            </w:r>
            <w:proofErr w:type="spellStart"/>
            <w:proofErr w:type="gramEnd"/>
            <w:r w:rsidRPr="00DD1C4A">
              <w:rPr>
                <w:rFonts w:ascii="Lato" w:hAnsi="Lato" w:cs="Times New Roman"/>
                <w:sz w:val="17"/>
                <w:szCs w:val="17"/>
              </w:rPr>
              <w:t>Kelompok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Keilmu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Program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tud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Departeme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Fakultas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ekolah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Bagi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Institus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.</w:t>
            </w:r>
          </w:p>
          <w:p w14:paraId="6A5EBFD6" w14:textId="77777777" w:rsidR="00697998" w:rsidRPr="00DD1C4A" w:rsidRDefault="00697998" w:rsidP="00697998">
            <w:pPr>
              <w:spacing w:line="264" w:lineRule="auto"/>
              <w:contextualSpacing/>
              <w:jc w:val="both"/>
              <w:rPr>
                <w:rFonts w:ascii="Lato" w:hAnsi="Lato" w:cs="Times New Roman"/>
                <w:b/>
                <w:sz w:val="21"/>
                <w:szCs w:val="21"/>
              </w:rPr>
            </w:pPr>
          </w:p>
          <w:p w14:paraId="4792DCFA" w14:textId="77777777" w:rsidR="00697998" w:rsidRPr="00DD1C4A" w:rsidRDefault="00697998" w:rsidP="00697998">
            <w:pPr>
              <w:jc w:val="both"/>
              <w:rPr>
                <w:rFonts w:ascii="Square721 BT" w:hAnsi="Square721 BT"/>
                <w:sz w:val="4"/>
                <w:szCs w:val="4"/>
              </w:rPr>
            </w:pPr>
          </w:p>
        </w:tc>
      </w:tr>
      <w:tr w:rsidR="00297516" w14:paraId="45222612" w14:textId="77777777" w:rsidTr="00297516">
        <w:tc>
          <w:tcPr>
            <w:tcW w:w="921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E8AA13" w14:textId="34738780" w:rsidR="00697998" w:rsidRPr="00DD1C4A" w:rsidRDefault="00697998" w:rsidP="00F147E0">
            <w:pPr>
              <w:jc w:val="both"/>
              <w:rPr>
                <w:rFonts w:ascii="Lato" w:hAnsi="Lato"/>
                <w:sz w:val="16"/>
                <w:szCs w:val="16"/>
              </w:rPr>
            </w:pPr>
            <w:r w:rsidRPr="00DD1C4A">
              <w:rPr>
                <w:rFonts w:ascii="Lato" w:hAnsi="Lato"/>
                <w:sz w:val="16"/>
                <w:szCs w:val="16"/>
              </w:rPr>
              <w:t xml:space="preserve">| </w:t>
            </w:r>
            <w:proofErr w:type="spellStart"/>
            <w:r w:rsidR="00420112" w:rsidRPr="00DD1C4A">
              <w:rPr>
                <w:rFonts w:ascii="Lato" w:hAnsi="Lato"/>
                <w:sz w:val="16"/>
                <w:szCs w:val="16"/>
              </w:rPr>
              <w:t>Diterima</w:t>
            </w:r>
            <w:proofErr w:type="spellEnd"/>
            <w:r w:rsidRPr="00DD1C4A">
              <w:rPr>
                <w:rFonts w:ascii="Lato" w:hAnsi="Lato"/>
                <w:sz w:val="16"/>
                <w:szCs w:val="16"/>
              </w:rPr>
              <w:t xml:space="preserve"> 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May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16</w:t>
            </w:r>
            <w:proofErr w:type="spellStart"/>
            <w:r w:rsidRPr="00DD1C4A">
              <w:rPr>
                <w:rFonts w:ascii="Lato" w:hAnsi="Lato"/>
                <w:sz w:val="16"/>
                <w:szCs w:val="16"/>
              </w:rPr>
              <w:t>th</w:t>
            </w:r>
            <w:proofErr w:type="spellEnd"/>
            <w:r w:rsidRPr="00DD1C4A">
              <w:rPr>
                <w:rFonts w:ascii="Lato" w:hAnsi="Lato"/>
                <w:sz w:val="16"/>
                <w:szCs w:val="16"/>
              </w:rPr>
              <w:t xml:space="preserve"> 201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6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| </w:t>
            </w:r>
            <w:proofErr w:type="spellStart"/>
            <w:r w:rsidR="00420112" w:rsidRPr="00DD1C4A">
              <w:rPr>
                <w:rFonts w:ascii="Lato" w:hAnsi="Lato"/>
                <w:sz w:val="16"/>
                <w:szCs w:val="16"/>
              </w:rPr>
              <w:t>Disetujui</w:t>
            </w:r>
            <w:proofErr w:type="spellEnd"/>
            <w:r w:rsidRPr="00DD1C4A">
              <w:rPr>
                <w:rFonts w:ascii="Lato" w:hAnsi="Lato"/>
                <w:sz w:val="16"/>
                <w:szCs w:val="16"/>
              </w:rPr>
              <w:t xml:space="preserve"> 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June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1</w:t>
            </w:r>
            <w:r w:rsidRPr="00DD1C4A">
              <w:rPr>
                <w:rFonts w:ascii="Lato" w:hAnsi="Lato"/>
                <w:sz w:val="16"/>
                <w:szCs w:val="16"/>
              </w:rPr>
              <w:t>7th 201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6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| </w:t>
            </w:r>
            <w:proofErr w:type="spellStart"/>
            <w:r w:rsidR="00420112" w:rsidRPr="00DD1C4A">
              <w:rPr>
                <w:rFonts w:ascii="Lato" w:hAnsi="Lato"/>
                <w:sz w:val="16"/>
                <w:szCs w:val="16"/>
              </w:rPr>
              <w:t>Diterbitkan</w:t>
            </w:r>
            <w:proofErr w:type="spellEnd"/>
            <w:r w:rsidRPr="00DD1C4A">
              <w:rPr>
                <w:rFonts w:ascii="Lato" w:hAnsi="Lato"/>
                <w:sz w:val="16"/>
                <w:szCs w:val="16"/>
              </w:rPr>
              <w:t xml:space="preserve"> 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June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3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0th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201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6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|</w:t>
            </w:r>
          </w:p>
          <w:p w14:paraId="57D17F74" w14:textId="77777777" w:rsidR="00697998" w:rsidRPr="00DD1C4A" w:rsidRDefault="00697998" w:rsidP="00F147E0">
            <w:pPr>
              <w:jc w:val="both"/>
              <w:rPr>
                <w:rFonts w:ascii="Lato" w:hAnsi="Lato"/>
                <w:sz w:val="16"/>
                <w:szCs w:val="16"/>
              </w:rPr>
            </w:pPr>
            <w:r w:rsidRPr="00DD1C4A">
              <w:rPr>
                <w:rFonts w:ascii="Lato" w:hAnsi="Lato"/>
                <w:sz w:val="16"/>
                <w:szCs w:val="16"/>
              </w:rPr>
              <w:t xml:space="preserve">| DOI </w:t>
            </w:r>
            <w:hyperlink r:id="rId9" w:history="1"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</w:rPr>
                <w:t>http://dx.doi.org/10.18860/jia.v</w:t>
              </w:r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  <w:lang w:val="id-ID"/>
                </w:rPr>
                <w:t>4</w:t>
              </w:r>
              <w:proofErr w:type="spellStart"/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</w:rPr>
                <w:t>i</w:t>
              </w:r>
              <w:proofErr w:type="spellEnd"/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  <w:lang w:val="id-ID"/>
                </w:rPr>
                <w:t>1</w:t>
              </w:r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</w:rPr>
                <w:t>.</w:t>
              </w:r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  <w:lang w:val="id-ID"/>
                </w:rPr>
                <w:t>3466</w:t>
              </w:r>
            </w:hyperlink>
            <w:r w:rsidRPr="00DD1C4A">
              <w:rPr>
                <w:rFonts w:ascii="Lato" w:hAnsi="Lato"/>
                <w:sz w:val="16"/>
                <w:szCs w:val="16"/>
              </w:rPr>
              <w:t xml:space="preserve"> |  </w:t>
            </w:r>
          </w:p>
          <w:p w14:paraId="79F4F32E" w14:textId="77777777" w:rsidR="00697998" w:rsidRPr="00DD1C4A" w:rsidRDefault="00697998" w:rsidP="00F147E0">
            <w:pPr>
              <w:jc w:val="both"/>
              <w:rPr>
                <w:rFonts w:ascii="Square721 BT" w:hAnsi="Square721 BT"/>
                <w:sz w:val="4"/>
                <w:szCs w:val="4"/>
              </w:rPr>
            </w:pPr>
          </w:p>
        </w:tc>
      </w:tr>
    </w:tbl>
    <w:p w14:paraId="1CE3900E" w14:textId="47A538BB" w:rsidR="00697998" w:rsidRDefault="00697998" w:rsidP="00697998">
      <w:pPr>
        <w:spacing w:after="0" w:line="240" w:lineRule="auto"/>
        <w:jc w:val="both"/>
        <w:rPr>
          <w:rFonts w:ascii="Lato" w:hAnsi="Lato" w:cs="Times New Roman"/>
          <w:b/>
          <w:sz w:val="21"/>
          <w:szCs w:val="21"/>
        </w:rPr>
      </w:pPr>
    </w:p>
    <w:p w14:paraId="5EA83A3B" w14:textId="463C9316" w:rsidR="00D90500" w:rsidRPr="001E278A" w:rsidRDefault="00C90C2B" w:rsidP="00EC79AF">
      <w:pPr>
        <w:spacing w:line="264" w:lineRule="auto"/>
        <w:contextualSpacing/>
        <w:jc w:val="both"/>
        <w:rPr>
          <w:rFonts w:ascii="Lato" w:hAnsi="Lato" w:cs="Times New Roman"/>
          <w:b/>
          <w:sz w:val="21"/>
          <w:szCs w:val="21"/>
        </w:rPr>
      </w:pPr>
      <w:proofErr w:type="spellStart"/>
      <w:r w:rsidRPr="001E278A">
        <w:rPr>
          <w:rFonts w:ascii="Lato" w:hAnsi="Lato" w:cs="Times New Roman"/>
          <w:b/>
          <w:sz w:val="21"/>
          <w:szCs w:val="21"/>
        </w:rPr>
        <w:t>Abstrak</w:t>
      </w:r>
      <w:proofErr w:type="spellEnd"/>
    </w:p>
    <w:p w14:paraId="76CECA9D" w14:textId="66E3B3D1" w:rsidR="00A075FF" w:rsidRPr="00C52A6B" w:rsidRDefault="00C90C2B" w:rsidP="00EC79AF">
      <w:pPr>
        <w:spacing w:line="264" w:lineRule="auto"/>
        <w:contextualSpacing/>
        <w:jc w:val="both"/>
        <w:rPr>
          <w:rFonts w:ascii="Lato" w:hAnsi="Lato" w:cs="Times New Roman"/>
          <w:sz w:val="20"/>
          <w:szCs w:val="20"/>
        </w:rPr>
      </w:pPr>
      <w:r w:rsidRPr="001E278A">
        <w:rPr>
          <w:rFonts w:ascii="Lato" w:hAnsi="Lato" w:cs="Times New Roman"/>
          <w:sz w:val="21"/>
          <w:szCs w:val="21"/>
        </w:rPr>
        <w:br/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Gunakan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r w:rsidR="00485D7A" w:rsidRPr="00C52A6B">
        <w:rPr>
          <w:rFonts w:ascii="Lato" w:hAnsi="Lato" w:cs="Times New Roman"/>
          <w:i/>
          <w:sz w:val="20"/>
          <w:szCs w:val="20"/>
        </w:rPr>
        <w:t>template</w:t>
      </w:r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ini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untuk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menulis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dan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mengedit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artikel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proofErr w:type="gramStart"/>
      <w:r w:rsidR="00485D7A" w:rsidRPr="00C52A6B">
        <w:rPr>
          <w:rFonts w:ascii="Lato" w:hAnsi="Lato" w:cs="Times New Roman"/>
          <w:sz w:val="20"/>
          <w:szCs w:val="20"/>
        </w:rPr>
        <w:t>akan</w:t>
      </w:r>
      <w:proofErr w:type="spellEnd"/>
      <w:proofErr w:type="gram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dikirim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ke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74583" w:rsidRPr="00C52A6B">
        <w:rPr>
          <w:rFonts w:ascii="Lato" w:hAnsi="Lato" w:cs="Times New Roman"/>
          <w:sz w:val="20"/>
          <w:szCs w:val="20"/>
        </w:rPr>
        <w:t>Jurnal</w:t>
      </w:r>
      <w:proofErr w:type="spellEnd"/>
      <w:r w:rsidR="00E74583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74583" w:rsidRPr="00C52A6B">
        <w:rPr>
          <w:rFonts w:ascii="Lato" w:hAnsi="Lato" w:cs="Times New Roman"/>
          <w:sz w:val="20"/>
          <w:szCs w:val="20"/>
        </w:rPr>
        <w:t>Lingkungan</w:t>
      </w:r>
      <w:proofErr w:type="spellEnd"/>
      <w:r w:rsidR="00E74583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74583" w:rsidRPr="00C52A6B">
        <w:rPr>
          <w:rFonts w:ascii="Lato" w:hAnsi="Lato" w:cs="Times New Roman"/>
          <w:sz w:val="20"/>
          <w:szCs w:val="20"/>
        </w:rPr>
        <w:t>Binaan</w:t>
      </w:r>
      <w:proofErr w:type="spellEnd"/>
      <w:r w:rsidR="00E74583" w:rsidRPr="00C52A6B">
        <w:rPr>
          <w:rFonts w:ascii="Lato" w:hAnsi="Lato" w:cs="Times New Roman"/>
          <w:sz w:val="20"/>
          <w:szCs w:val="20"/>
        </w:rPr>
        <w:t xml:space="preserve"> Indonesia (JLBI)</w:t>
      </w:r>
      <w:r w:rsidR="00C7160E" w:rsidRPr="00C52A6B">
        <w:rPr>
          <w:rFonts w:ascii="Lato" w:hAnsi="Lato" w:cs="Times New Roman"/>
          <w:sz w:val="20"/>
          <w:szCs w:val="20"/>
        </w:rPr>
        <w:t>.</w:t>
      </w:r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Artikel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dikirim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7160E" w:rsidRPr="00C52A6B">
        <w:rPr>
          <w:rFonts w:ascii="Lato" w:hAnsi="Lato" w:cs="Times New Roman"/>
          <w:sz w:val="20"/>
          <w:szCs w:val="20"/>
        </w:rPr>
        <w:t>harus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ditulis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pada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kertas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berukuran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r w:rsidR="00E74583" w:rsidRPr="00C52A6B">
        <w:rPr>
          <w:rFonts w:ascii="Lato" w:hAnsi="Lato" w:cs="Times New Roman"/>
          <w:sz w:val="20"/>
          <w:szCs w:val="20"/>
        </w:rPr>
        <w:t>A4</w:t>
      </w:r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sejumlah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r w:rsidR="008F5A1B" w:rsidRPr="00C52A6B">
        <w:rPr>
          <w:rFonts w:ascii="Lato" w:hAnsi="Lato" w:cs="Times New Roman"/>
          <w:b/>
          <w:sz w:val="20"/>
          <w:szCs w:val="20"/>
        </w:rPr>
        <w:t>6</w:t>
      </w:r>
      <w:r w:rsidR="00497E66" w:rsidRPr="00C52A6B">
        <w:rPr>
          <w:rFonts w:ascii="Lato" w:hAnsi="Lato" w:cs="Times New Roman"/>
          <w:b/>
          <w:sz w:val="20"/>
          <w:szCs w:val="20"/>
        </w:rPr>
        <w:t xml:space="preserve"> </w:t>
      </w:r>
      <w:proofErr w:type="spellStart"/>
      <w:r w:rsidR="00F569ED" w:rsidRPr="00C52A6B">
        <w:rPr>
          <w:rFonts w:ascii="Lato" w:hAnsi="Lato" w:cs="Times New Roman"/>
          <w:b/>
          <w:sz w:val="20"/>
          <w:szCs w:val="20"/>
        </w:rPr>
        <w:t>sampai</w:t>
      </w:r>
      <w:proofErr w:type="spellEnd"/>
      <w:r w:rsidR="00E274B7" w:rsidRPr="00C52A6B">
        <w:rPr>
          <w:rFonts w:ascii="Lato" w:hAnsi="Lato" w:cs="Times New Roman"/>
          <w:b/>
          <w:sz w:val="20"/>
          <w:szCs w:val="20"/>
        </w:rPr>
        <w:t xml:space="preserve"> </w:t>
      </w:r>
      <w:r w:rsidR="006B07F5" w:rsidRPr="00C52A6B">
        <w:rPr>
          <w:rFonts w:ascii="Lato" w:hAnsi="Lato" w:cs="Times New Roman"/>
          <w:b/>
          <w:sz w:val="20"/>
          <w:szCs w:val="20"/>
        </w:rPr>
        <w:t>12</w:t>
      </w:r>
      <w:r w:rsidR="00E274B7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halaman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(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tidak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kurang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tidak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lebih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>)</w:t>
      </w:r>
      <w:r w:rsidR="002C0767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C0767" w:rsidRPr="00C52A6B">
        <w:rPr>
          <w:rFonts w:ascii="Lato" w:hAnsi="Lato" w:cs="Times New Roman"/>
          <w:sz w:val="20"/>
          <w:szCs w:val="20"/>
        </w:rPr>
        <w:t>dengan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r w:rsidR="00485D7A" w:rsidRPr="00C52A6B">
        <w:rPr>
          <w:rFonts w:ascii="Lato" w:hAnsi="Lato" w:cs="Times New Roman"/>
          <w:sz w:val="20"/>
          <w:szCs w:val="20"/>
        </w:rPr>
        <w:t xml:space="preserve">margin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semua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sisi</w:t>
      </w:r>
      <w:proofErr w:type="spellEnd"/>
      <w:r w:rsidR="001F2D38" w:rsidRPr="00C52A6B">
        <w:rPr>
          <w:rFonts w:ascii="Lato" w:hAnsi="Lato" w:cs="Times New Roman"/>
          <w:sz w:val="20"/>
          <w:szCs w:val="20"/>
        </w:rPr>
        <w:t xml:space="preserve"> (2</w:t>
      </w:r>
      <w:r w:rsidR="00D52BF2" w:rsidRPr="00C52A6B">
        <w:rPr>
          <w:rFonts w:ascii="Lato" w:hAnsi="Lato" w:cs="Times New Roman"/>
          <w:sz w:val="20"/>
          <w:szCs w:val="20"/>
        </w:rPr>
        <w:t xml:space="preserve"> </w:t>
      </w:r>
      <w:r w:rsidR="001F2D38" w:rsidRPr="00C52A6B">
        <w:rPr>
          <w:rFonts w:ascii="Lato" w:hAnsi="Lato" w:cs="Times New Roman"/>
          <w:sz w:val="20"/>
          <w:szCs w:val="20"/>
        </w:rPr>
        <w:t>cm)</w:t>
      </w:r>
      <w:r w:rsidR="00485D7A" w:rsidRPr="00C52A6B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jenis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dan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dimensi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huruf</w:t>
      </w:r>
      <w:proofErr w:type="spellEnd"/>
      <w:r w:rsidR="001F2D38" w:rsidRPr="00C52A6B">
        <w:rPr>
          <w:rFonts w:ascii="Lato" w:hAnsi="Lato" w:cs="Times New Roman"/>
          <w:sz w:val="20"/>
          <w:szCs w:val="20"/>
        </w:rPr>
        <w:t xml:space="preserve"> (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badan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teks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E278A" w:rsidRPr="00C52A6B">
        <w:rPr>
          <w:rFonts w:ascii="Lato" w:hAnsi="Lato" w:cs="Times New Roman"/>
          <w:b/>
          <w:bCs/>
          <w:sz w:val="20"/>
          <w:szCs w:val="20"/>
        </w:rPr>
        <w:t>Lato</w:t>
      </w:r>
      <w:proofErr w:type="spellEnd"/>
      <w:r w:rsidR="001F2D38" w:rsidRPr="00C52A6B">
        <w:rPr>
          <w:rFonts w:ascii="Lato" w:hAnsi="Lato" w:cs="Times New Roman"/>
          <w:sz w:val="20"/>
          <w:szCs w:val="20"/>
        </w:rPr>
        <w:t>)</w:t>
      </w:r>
      <w:r w:rsidR="00485D7A" w:rsidRPr="00C52A6B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A44981" w:rsidRPr="00C52A6B">
        <w:rPr>
          <w:rFonts w:ascii="Lato" w:hAnsi="Lato" w:cs="Times New Roman"/>
          <w:sz w:val="20"/>
          <w:szCs w:val="20"/>
        </w:rPr>
        <w:t>tata-cara</w:t>
      </w:r>
      <w:proofErr w:type="spellEnd"/>
      <w:r w:rsidR="00A44981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A44981" w:rsidRPr="00C52A6B">
        <w:rPr>
          <w:rFonts w:ascii="Lato" w:hAnsi="Lato" w:cs="Times New Roman"/>
          <w:sz w:val="20"/>
          <w:szCs w:val="20"/>
        </w:rPr>
        <w:t>perletakan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dan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penulisan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nama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tabel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dan</w:t>
      </w:r>
      <w:proofErr w:type="spellEnd"/>
      <w:r w:rsidR="002304A6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2304A6" w:rsidRPr="00C52A6B">
        <w:rPr>
          <w:rFonts w:ascii="Lato" w:hAnsi="Lato" w:cs="Times New Roman"/>
          <w:sz w:val="20"/>
          <w:szCs w:val="20"/>
        </w:rPr>
        <w:t>gambar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A44981" w:rsidRPr="00C52A6B">
        <w:rPr>
          <w:rFonts w:ascii="Lato" w:hAnsi="Lato" w:cs="Times New Roman"/>
          <w:sz w:val="20"/>
          <w:szCs w:val="20"/>
        </w:rPr>
        <w:t>penulisan</w:t>
      </w:r>
      <w:proofErr w:type="spellEnd"/>
      <w:r w:rsidR="00A44981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F2D38" w:rsidRPr="00C52A6B">
        <w:rPr>
          <w:rFonts w:ascii="Lato" w:hAnsi="Lato" w:cs="Times New Roman"/>
          <w:sz w:val="20"/>
          <w:szCs w:val="20"/>
        </w:rPr>
        <w:t>pustaka</w:t>
      </w:r>
      <w:proofErr w:type="spellEnd"/>
      <w:r w:rsidR="00A44981" w:rsidRPr="00C52A6B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A44981" w:rsidRPr="00C52A6B">
        <w:rPr>
          <w:rFonts w:ascii="Lato" w:hAnsi="Lato" w:cs="Times New Roman"/>
          <w:sz w:val="20"/>
          <w:szCs w:val="20"/>
        </w:rPr>
        <w:t>dan</w:t>
      </w:r>
      <w:proofErr w:type="spellEnd"/>
      <w:r w:rsidR="00A44981" w:rsidRPr="00C52A6B">
        <w:rPr>
          <w:rFonts w:ascii="Lato" w:hAnsi="Lato" w:cs="Times New Roman"/>
          <w:sz w:val="20"/>
          <w:szCs w:val="20"/>
        </w:rPr>
        <w:t xml:space="preserve"> format lain-lain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seperti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A44981" w:rsidRPr="00C52A6B">
        <w:rPr>
          <w:rFonts w:ascii="Lato" w:hAnsi="Lato" w:cs="Times New Roman"/>
          <w:sz w:val="20"/>
          <w:szCs w:val="20"/>
        </w:rPr>
        <w:t>dicontohkan</w:t>
      </w:r>
      <w:proofErr w:type="spellEnd"/>
      <w:r w:rsidR="00A44981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34E4B" w:rsidRPr="00C52A6B">
        <w:rPr>
          <w:rFonts w:ascii="Lato" w:hAnsi="Lato" w:cs="Times New Roman"/>
          <w:sz w:val="20"/>
          <w:szCs w:val="20"/>
        </w:rPr>
        <w:t>atau</w:t>
      </w:r>
      <w:proofErr w:type="spellEnd"/>
      <w:r w:rsidR="00A44981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dijelaskan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pada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r w:rsidR="00485D7A" w:rsidRPr="00C52A6B">
        <w:rPr>
          <w:rFonts w:ascii="Lato" w:hAnsi="Lato" w:cs="Times New Roman"/>
          <w:i/>
          <w:sz w:val="20"/>
          <w:szCs w:val="20"/>
        </w:rPr>
        <w:t>template</w:t>
      </w:r>
      <w:r w:rsidR="00485D7A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85D7A" w:rsidRPr="00C52A6B">
        <w:rPr>
          <w:rFonts w:ascii="Lato" w:hAnsi="Lato" w:cs="Times New Roman"/>
          <w:sz w:val="20"/>
          <w:szCs w:val="20"/>
        </w:rPr>
        <w:t>ini</w:t>
      </w:r>
      <w:proofErr w:type="spellEnd"/>
      <w:r w:rsidR="00485D7A" w:rsidRPr="00C52A6B">
        <w:rPr>
          <w:rFonts w:ascii="Lato" w:hAnsi="Lato" w:cs="Times New Roman"/>
          <w:sz w:val="20"/>
          <w:szCs w:val="20"/>
        </w:rPr>
        <w:t>.</w:t>
      </w:r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84722" w:rsidRPr="00C52A6B">
        <w:rPr>
          <w:rFonts w:ascii="Lato" w:hAnsi="Lato" w:cs="Times New Roman"/>
          <w:sz w:val="20"/>
          <w:szCs w:val="20"/>
        </w:rPr>
        <w:t>Panjang</w:t>
      </w:r>
      <w:proofErr w:type="spellEnd"/>
      <w:r w:rsidR="00384722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84722" w:rsidRPr="00C52A6B">
        <w:rPr>
          <w:rFonts w:ascii="Lato" w:hAnsi="Lato" w:cs="Times New Roman"/>
          <w:sz w:val="20"/>
          <w:szCs w:val="20"/>
        </w:rPr>
        <w:t>judul</w:t>
      </w:r>
      <w:proofErr w:type="spellEnd"/>
      <w:r w:rsidR="00384722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84722" w:rsidRPr="00C52A6B">
        <w:rPr>
          <w:rFonts w:ascii="Lato" w:hAnsi="Lato" w:cs="Times New Roman"/>
          <w:sz w:val="20"/>
          <w:szCs w:val="20"/>
        </w:rPr>
        <w:t>dibatasi</w:t>
      </w:r>
      <w:proofErr w:type="spellEnd"/>
      <w:r w:rsidR="00384722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84722" w:rsidRPr="00C52A6B">
        <w:rPr>
          <w:rFonts w:ascii="Lato" w:hAnsi="Lato" w:cs="Times New Roman"/>
          <w:sz w:val="20"/>
          <w:szCs w:val="20"/>
        </w:rPr>
        <w:t>maksimum</w:t>
      </w:r>
      <w:proofErr w:type="spellEnd"/>
      <w:r w:rsidR="00384722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84722" w:rsidRPr="00C52A6B">
        <w:rPr>
          <w:rFonts w:ascii="Lato" w:hAnsi="Lato" w:cs="Times New Roman"/>
          <w:sz w:val="20"/>
          <w:szCs w:val="20"/>
        </w:rPr>
        <w:t>mengisi</w:t>
      </w:r>
      <w:proofErr w:type="spellEnd"/>
      <w:r w:rsidR="00384722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84722" w:rsidRPr="00C52A6B">
        <w:rPr>
          <w:rFonts w:ascii="Lato" w:hAnsi="Lato" w:cs="Times New Roman"/>
          <w:sz w:val="20"/>
          <w:szCs w:val="20"/>
        </w:rPr>
        <w:t>dua</w:t>
      </w:r>
      <w:proofErr w:type="spellEnd"/>
      <w:r w:rsidR="00384722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84722" w:rsidRPr="00C52A6B">
        <w:rPr>
          <w:rFonts w:ascii="Lato" w:hAnsi="Lato" w:cs="Times New Roman"/>
          <w:sz w:val="20"/>
          <w:szCs w:val="20"/>
        </w:rPr>
        <w:t>baris</w:t>
      </w:r>
      <w:proofErr w:type="spellEnd"/>
      <w:r w:rsidR="00384722" w:rsidRPr="00C52A6B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Abstrak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ditulis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pada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bagian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ini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sepanjang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satu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paragraf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dan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maksimal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r w:rsidR="00AE71DC" w:rsidRPr="00C52A6B">
        <w:rPr>
          <w:rFonts w:ascii="Lato" w:hAnsi="Lato" w:cs="Times New Roman"/>
          <w:sz w:val="20"/>
          <w:szCs w:val="20"/>
        </w:rPr>
        <w:t>1</w:t>
      </w:r>
      <w:r w:rsidR="000A0B11" w:rsidRPr="00C52A6B">
        <w:rPr>
          <w:rFonts w:ascii="Lato" w:hAnsi="Lato" w:cs="Times New Roman"/>
          <w:sz w:val="20"/>
          <w:szCs w:val="20"/>
        </w:rPr>
        <w:t>5</w:t>
      </w:r>
      <w:r w:rsidR="001252F8" w:rsidRPr="00C52A6B">
        <w:rPr>
          <w:rFonts w:ascii="Lato" w:hAnsi="Lato" w:cs="Times New Roman"/>
          <w:sz w:val="20"/>
          <w:szCs w:val="20"/>
        </w:rPr>
        <w:t>0</w:t>
      </w:r>
      <w:r w:rsidR="00E74583" w:rsidRPr="00C52A6B">
        <w:rPr>
          <w:rFonts w:ascii="Lato" w:hAnsi="Lato" w:cs="Times New Roman"/>
          <w:sz w:val="20"/>
          <w:szCs w:val="20"/>
        </w:rPr>
        <w:t>-200</w:t>
      </w:r>
      <w:r w:rsidR="001252F8" w:rsidRPr="00C52A6B">
        <w:rPr>
          <w:rFonts w:ascii="Lato" w:hAnsi="Lato" w:cs="Times New Roman"/>
          <w:sz w:val="20"/>
          <w:szCs w:val="20"/>
        </w:rPr>
        <w:t xml:space="preserve"> kata.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Abst</w:t>
      </w:r>
      <w:r w:rsidR="00D34E4B" w:rsidRPr="00C52A6B">
        <w:rPr>
          <w:rFonts w:ascii="Lato" w:hAnsi="Lato" w:cs="Times New Roman"/>
          <w:sz w:val="20"/>
          <w:szCs w:val="20"/>
        </w:rPr>
        <w:t>r</w:t>
      </w:r>
      <w:r w:rsidR="001252F8" w:rsidRPr="00C52A6B">
        <w:rPr>
          <w:rFonts w:ascii="Lato" w:hAnsi="Lato" w:cs="Times New Roman"/>
          <w:sz w:val="20"/>
          <w:szCs w:val="20"/>
        </w:rPr>
        <w:t>ak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menjelaskan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secara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ringkas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per</w:t>
      </w:r>
      <w:r w:rsidR="008F2498" w:rsidRPr="00C52A6B">
        <w:rPr>
          <w:rFonts w:ascii="Lato" w:hAnsi="Lato" w:cs="Times New Roman"/>
          <w:sz w:val="20"/>
          <w:szCs w:val="20"/>
        </w:rPr>
        <w:t>soalan</w:t>
      </w:r>
      <w:proofErr w:type="spellEnd"/>
      <w:r w:rsidR="008F2498" w:rsidRPr="00C52A6B">
        <w:rPr>
          <w:rFonts w:ascii="Lato" w:hAnsi="Lato" w:cs="Times New Roman"/>
          <w:sz w:val="20"/>
          <w:szCs w:val="20"/>
        </w:rPr>
        <w:t>/</w:t>
      </w:r>
      <w:r w:rsidR="00F43C64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C52A6B">
        <w:rPr>
          <w:rFonts w:ascii="Lato" w:hAnsi="Lato" w:cs="Times New Roman"/>
          <w:sz w:val="20"/>
          <w:szCs w:val="20"/>
        </w:rPr>
        <w:t>permasalahan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tujuan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metode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pengumpulan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dan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analisis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data,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dan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temuan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Tuliskan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kata-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kunci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di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bawah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abstrak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maksimal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5 kata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dan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diurut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mengikuti</w:t>
      </w:r>
      <w:proofErr w:type="spellEnd"/>
      <w:r w:rsidR="001252F8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2F8" w:rsidRPr="00C52A6B">
        <w:rPr>
          <w:rFonts w:ascii="Lato" w:hAnsi="Lato" w:cs="Times New Roman"/>
          <w:sz w:val="20"/>
          <w:szCs w:val="20"/>
        </w:rPr>
        <w:t>a</w:t>
      </w:r>
      <w:r w:rsidR="004A19AC" w:rsidRPr="00C52A6B">
        <w:rPr>
          <w:rFonts w:ascii="Lato" w:hAnsi="Lato" w:cs="Times New Roman"/>
          <w:sz w:val="20"/>
          <w:szCs w:val="20"/>
        </w:rPr>
        <w:t>bjad</w:t>
      </w:r>
      <w:proofErr w:type="spellEnd"/>
      <w:r w:rsidR="004A19AC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A19AC" w:rsidRPr="00C52A6B">
        <w:rPr>
          <w:rFonts w:ascii="Lato" w:hAnsi="Lato" w:cs="Times New Roman"/>
          <w:sz w:val="20"/>
          <w:szCs w:val="20"/>
        </w:rPr>
        <w:t>huruf</w:t>
      </w:r>
      <w:proofErr w:type="spellEnd"/>
      <w:r w:rsidR="004A19AC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A19AC" w:rsidRPr="00C52A6B">
        <w:rPr>
          <w:rFonts w:ascii="Lato" w:hAnsi="Lato" w:cs="Times New Roman"/>
          <w:sz w:val="20"/>
          <w:szCs w:val="20"/>
        </w:rPr>
        <w:t>pertama</w:t>
      </w:r>
      <w:proofErr w:type="spellEnd"/>
      <w:r w:rsidR="004A19AC" w:rsidRPr="00C52A6B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A19AC" w:rsidRPr="00C52A6B">
        <w:rPr>
          <w:rFonts w:ascii="Lato" w:hAnsi="Lato" w:cs="Times New Roman"/>
          <w:sz w:val="20"/>
          <w:szCs w:val="20"/>
        </w:rPr>
        <w:t>setiap</w:t>
      </w:r>
      <w:proofErr w:type="spellEnd"/>
      <w:r w:rsidR="004A19AC" w:rsidRPr="00C52A6B">
        <w:rPr>
          <w:rFonts w:ascii="Lato" w:hAnsi="Lato" w:cs="Times New Roman"/>
          <w:sz w:val="20"/>
          <w:szCs w:val="20"/>
        </w:rPr>
        <w:t xml:space="preserve"> kata. </w:t>
      </w:r>
    </w:p>
    <w:p w14:paraId="763FD96D" w14:textId="77777777" w:rsidR="00C90C2B" w:rsidRPr="001E278A" w:rsidRDefault="00E31FBE" w:rsidP="00EC79AF">
      <w:pPr>
        <w:spacing w:line="264" w:lineRule="auto"/>
        <w:contextualSpacing/>
        <w:jc w:val="both"/>
        <w:rPr>
          <w:rFonts w:ascii="Lato" w:hAnsi="Lato" w:cs="Times New Roman"/>
          <w:sz w:val="18"/>
          <w:szCs w:val="18"/>
        </w:rPr>
      </w:pPr>
      <w:r w:rsidRPr="001E278A">
        <w:rPr>
          <w:rFonts w:ascii="Lato" w:hAnsi="Lato" w:cs="Times New Roman"/>
          <w:sz w:val="21"/>
          <w:szCs w:val="21"/>
        </w:rPr>
        <w:br/>
      </w:r>
      <w:r w:rsidR="00D90500" w:rsidRPr="001E278A">
        <w:rPr>
          <w:rFonts w:ascii="Lato" w:hAnsi="Lato" w:cs="Times New Roman"/>
          <w:b/>
          <w:sz w:val="18"/>
          <w:szCs w:val="18"/>
        </w:rPr>
        <w:t>Kata-</w:t>
      </w:r>
      <w:proofErr w:type="spellStart"/>
      <w:proofErr w:type="gramStart"/>
      <w:r w:rsidR="00D90500" w:rsidRPr="001E278A">
        <w:rPr>
          <w:rFonts w:ascii="Lato" w:hAnsi="Lato" w:cs="Times New Roman"/>
          <w:b/>
          <w:sz w:val="18"/>
          <w:szCs w:val="18"/>
        </w:rPr>
        <w:t>kunci</w:t>
      </w:r>
      <w:proofErr w:type="spellEnd"/>
      <w:r w:rsidR="00D90500" w:rsidRPr="001E278A">
        <w:rPr>
          <w:rFonts w:ascii="Lato" w:hAnsi="Lato" w:cs="Times New Roman"/>
          <w:sz w:val="18"/>
          <w:szCs w:val="18"/>
        </w:rPr>
        <w:t xml:space="preserve"> :</w:t>
      </w:r>
      <w:proofErr w:type="gramEnd"/>
      <w:r w:rsidR="00D90500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Pr="001E278A">
        <w:rPr>
          <w:rFonts w:ascii="Lato" w:hAnsi="Lato" w:cs="Times New Roman"/>
          <w:sz w:val="18"/>
          <w:szCs w:val="18"/>
        </w:rPr>
        <w:t>jurnal</w:t>
      </w:r>
      <w:proofErr w:type="spellEnd"/>
      <w:r w:rsidRPr="001E278A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D90500" w:rsidRPr="001E278A">
        <w:rPr>
          <w:rFonts w:ascii="Lato" w:hAnsi="Lato" w:cs="Times New Roman"/>
          <w:sz w:val="18"/>
          <w:szCs w:val="18"/>
        </w:rPr>
        <w:t>naskah</w:t>
      </w:r>
      <w:proofErr w:type="spellEnd"/>
      <w:r w:rsidR="00D90500" w:rsidRPr="001E278A">
        <w:rPr>
          <w:rFonts w:ascii="Lato" w:hAnsi="Lato" w:cs="Times New Roman"/>
          <w:sz w:val="18"/>
          <w:szCs w:val="18"/>
        </w:rPr>
        <w:t>,</w:t>
      </w:r>
      <w:r w:rsidR="005975AF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5975AF" w:rsidRPr="001E278A">
        <w:rPr>
          <w:rFonts w:ascii="Lato" w:hAnsi="Lato" w:cs="Times New Roman"/>
          <w:sz w:val="18"/>
          <w:szCs w:val="18"/>
        </w:rPr>
        <w:t>panduan</w:t>
      </w:r>
      <w:proofErr w:type="spellEnd"/>
      <w:r w:rsidR="005975AF" w:rsidRPr="001E278A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5975AF" w:rsidRPr="001E278A">
        <w:rPr>
          <w:rFonts w:ascii="Lato" w:hAnsi="Lato" w:cs="Times New Roman"/>
          <w:sz w:val="18"/>
          <w:szCs w:val="18"/>
        </w:rPr>
        <w:t>penulisan</w:t>
      </w:r>
      <w:proofErr w:type="spellEnd"/>
      <w:r w:rsidR="005975AF" w:rsidRPr="001E278A">
        <w:rPr>
          <w:rFonts w:ascii="Lato" w:hAnsi="Lato" w:cs="Times New Roman"/>
          <w:sz w:val="18"/>
          <w:szCs w:val="18"/>
        </w:rPr>
        <w:t>,</w:t>
      </w:r>
      <w:r w:rsidR="00D90500" w:rsidRPr="001E278A">
        <w:rPr>
          <w:rFonts w:ascii="Lato" w:hAnsi="Lato" w:cs="Times New Roman"/>
          <w:sz w:val="18"/>
          <w:szCs w:val="18"/>
        </w:rPr>
        <w:t xml:space="preserve"> </w:t>
      </w:r>
      <w:r w:rsidR="00D90500" w:rsidRPr="001E278A">
        <w:rPr>
          <w:rFonts w:ascii="Lato" w:hAnsi="Lato" w:cs="Times New Roman"/>
          <w:i/>
          <w:sz w:val="18"/>
          <w:szCs w:val="18"/>
        </w:rPr>
        <w:t>template</w:t>
      </w:r>
    </w:p>
    <w:p w14:paraId="0A851620" w14:textId="77777777" w:rsidR="0022277D" w:rsidRPr="001E278A" w:rsidRDefault="00072DD0" w:rsidP="00E74583">
      <w:pPr>
        <w:spacing w:line="264" w:lineRule="auto"/>
        <w:contextualSpacing/>
        <w:jc w:val="both"/>
        <w:rPr>
          <w:rFonts w:ascii="Lato" w:hAnsi="Lato" w:cs="Times New Roman"/>
          <w:sz w:val="21"/>
          <w:szCs w:val="21"/>
        </w:rPr>
      </w:pPr>
      <w:r w:rsidRPr="001E278A">
        <w:rPr>
          <w:rFonts w:ascii="Lato" w:hAnsi="Lato" w:cs="Times New Roman"/>
          <w:noProof/>
          <w:sz w:val="21"/>
          <w:szCs w:val="21"/>
          <w:lang w:eastAsia="en-US"/>
        </w:rPr>
        <mc:AlternateContent>
          <mc:Choice Requires="wps">
            <w:drawing>
              <wp:anchor distT="4294967295" distB="4294967295" distL="114300" distR="114300" simplePos="0" relativeHeight="251628544" behindDoc="0" locked="0" layoutInCell="1" allowOverlap="1" wp14:anchorId="31C88F43" wp14:editId="762CC14C">
                <wp:simplePos x="0" y="0"/>
                <wp:positionH relativeFrom="margin">
                  <wp:posOffset>0</wp:posOffset>
                </wp:positionH>
                <wp:positionV relativeFrom="paragraph">
                  <wp:posOffset>176529</wp:posOffset>
                </wp:positionV>
                <wp:extent cx="6120130" cy="0"/>
                <wp:effectExtent l="0" t="0" r="33020" b="19050"/>
                <wp:wrapNone/>
                <wp:docPr id="3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120130" cy="0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 w14:anchorId="3631A681" id="AutoShape 4" o:spid="_x0000_s1026" type="#_x0000_t32" style="position:absolute;margin-left:0;margin-top:13.9pt;width:481.9pt;height:0;z-index:251628544;visibility:visible;mso-wrap-style:square;mso-width-percent:0;mso-height-percent:0;mso-wrap-distance-left:9pt;mso-wrap-distance-top:-3e-5mm;mso-wrap-distance-right:9pt;mso-wrap-distance-bottom:-3e-5mm;mso-position-horizontal:absolute;mso-position-horizontal-relative:margin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" strokeweight=".5pt">
                <w10:wrap anchorx="margin"/>
              </v:shape>
            </w:pict>
          </mc:Fallback>
        </mc:AlternateContent>
      </w:r>
      <w:r w:rsidR="008C1A25" w:rsidRPr="001E278A">
        <w:rPr>
          <w:rFonts w:ascii="Lato" w:hAnsi="Lato" w:cs="Times New Roman"/>
          <w:sz w:val="21"/>
          <w:szCs w:val="21"/>
        </w:rPr>
        <w:br/>
      </w:r>
    </w:p>
    <w:p w14:paraId="2EAE6FEA" w14:textId="77777777" w:rsidR="0022277D" w:rsidRPr="001E278A" w:rsidRDefault="0022277D" w:rsidP="00E74583">
      <w:pPr>
        <w:spacing w:line="264" w:lineRule="auto"/>
        <w:contextualSpacing/>
        <w:jc w:val="both"/>
        <w:rPr>
          <w:rFonts w:ascii="Lato" w:hAnsi="Lato" w:cs="Times New Roman"/>
          <w:b/>
          <w:i/>
          <w:sz w:val="28"/>
          <w:szCs w:val="28"/>
        </w:rPr>
      </w:pPr>
      <w:r w:rsidRPr="001E278A">
        <w:rPr>
          <w:rFonts w:ascii="Lato" w:hAnsi="Lato" w:cs="Times New Roman"/>
          <w:b/>
          <w:i/>
          <w:sz w:val="32"/>
          <w:szCs w:val="32"/>
        </w:rPr>
        <w:t>Article’s</w:t>
      </w:r>
      <w:r w:rsidRPr="001E278A">
        <w:rPr>
          <w:rFonts w:ascii="Lato" w:hAnsi="Lato" w:cs="Times New Roman"/>
          <w:b/>
          <w:i/>
          <w:sz w:val="28"/>
          <w:szCs w:val="28"/>
        </w:rPr>
        <w:t xml:space="preserve"> Title</w:t>
      </w:r>
    </w:p>
    <w:p w14:paraId="750836E0" w14:textId="77777777" w:rsidR="00E74583" w:rsidRPr="00C52A6B" w:rsidRDefault="0022277D" w:rsidP="00E74583">
      <w:pPr>
        <w:spacing w:line="264" w:lineRule="auto"/>
        <w:contextualSpacing/>
        <w:jc w:val="both"/>
        <w:rPr>
          <w:rFonts w:ascii="Lato" w:hAnsi="Lato" w:cs="Times New Roman"/>
          <w:b/>
          <w:i/>
          <w:sz w:val="20"/>
          <w:szCs w:val="20"/>
        </w:rPr>
      </w:pPr>
      <w:r w:rsidRPr="001E278A">
        <w:rPr>
          <w:rFonts w:ascii="Lato" w:hAnsi="Lato" w:cs="Times New Roman"/>
          <w:b/>
          <w:i/>
          <w:sz w:val="21"/>
          <w:szCs w:val="21"/>
        </w:rPr>
        <w:br/>
      </w:r>
      <w:r w:rsidR="00E74583" w:rsidRPr="00C52A6B">
        <w:rPr>
          <w:rFonts w:ascii="Lato" w:hAnsi="Lato" w:cs="Times New Roman"/>
          <w:b/>
          <w:i/>
          <w:sz w:val="20"/>
          <w:szCs w:val="20"/>
        </w:rPr>
        <w:t>Abstract</w:t>
      </w:r>
    </w:p>
    <w:p w14:paraId="572E2B88" w14:textId="77777777" w:rsidR="00E74583" w:rsidRPr="00C52A6B" w:rsidRDefault="00E74583" w:rsidP="00E74583">
      <w:pPr>
        <w:spacing w:line="264" w:lineRule="auto"/>
        <w:contextualSpacing/>
        <w:jc w:val="both"/>
        <w:rPr>
          <w:rFonts w:ascii="Lato" w:hAnsi="Lato" w:cs="Times New Roman"/>
          <w:i/>
          <w:sz w:val="20"/>
          <w:szCs w:val="20"/>
        </w:rPr>
      </w:pPr>
      <w:r w:rsidRPr="00C52A6B">
        <w:rPr>
          <w:rFonts w:ascii="Lato" w:hAnsi="Lato" w:cs="Times New Roman"/>
          <w:i/>
          <w:sz w:val="20"/>
          <w:szCs w:val="20"/>
        </w:rPr>
        <w:br/>
      </w:r>
      <w:proofErr w:type="spellStart"/>
      <w:r w:rsidR="00072DD0" w:rsidRPr="00C52A6B">
        <w:rPr>
          <w:rFonts w:ascii="Lato" w:hAnsi="Lato" w:cs="Times New Roman"/>
          <w:i/>
          <w:sz w:val="20"/>
          <w:szCs w:val="20"/>
        </w:rPr>
        <w:t>Abstrak</w:t>
      </w:r>
      <w:proofErr w:type="spellEnd"/>
      <w:r w:rsidR="00072DD0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072DD0" w:rsidRPr="00C52A6B">
        <w:rPr>
          <w:rFonts w:ascii="Lato" w:hAnsi="Lato" w:cs="Times New Roman"/>
          <w:i/>
          <w:sz w:val="20"/>
          <w:szCs w:val="20"/>
        </w:rPr>
        <w:t>dalam</w:t>
      </w:r>
      <w:proofErr w:type="spellEnd"/>
      <w:r w:rsidR="00072DD0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072DD0" w:rsidRPr="00C52A6B">
        <w:rPr>
          <w:rFonts w:ascii="Lato" w:hAnsi="Lato" w:cs="Times New Roman"/>
          <w:i/>
          <w:sz w:val="20"/>
          <w:szCs w:val="20"/>
        </w:rPr>
        <w:t>Bahasa</w:t>
      </w:r>
      <w:proofErr w:type="spellEnd"/>
      <w:r w:rsidR="00072DD0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072DD0" w:rsidRPr="00C52A6B">
        <w:rPr>
          <w:rFonts w:ascii="Lato" w:hAnsi="Lato" w:cs="Times New Roman"/>
          <w:i/>
          <w:sz w:val="20"/>
          <w:szCs w:val="20"/>
        </w:rPr>
        <w:t>Inggris</w:t>
      </w:r>
      <w:proofErr w:type="spellEnd"/>
      <w:r w:rsidR="00072DD0" w:rsidRPr="00C52A6B">
        <w:rPr>
          <w:rFonts w:ascii="Lato" w:hAnsi="Lato" w:cs="Times New Roman"/>
          <w:i/>
          <w:sz w:val="20"/>
          <w:szCs w:val="20"/>
        </w:rPr>
        <w:t xml:space="preserve">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Guna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template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in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untu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nul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ngedit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rtike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yang </w:t>
      </w:r>
      <w:proofErr w:type="spellStart"/>
      <w:proofErr w:type="gramStart"/>
      <w:r w:rsidR="00E03E68" w:rsidRPr="00C52A6B">
        <w:rPr>
          <w:rFonts w:ascii="Lato" w:hAnsi="Lato" w:cs="Times New Roman"/>
          <w:i/>
          <w:sz w:val="20"/>
          <w:szCs w:val="20"/>
        </w:rPr>
        <w:t>akan</w:t>
      </w:r>
      <w:proofErr w:type="spellEnd"/>
      <w:proofErr w:type="gram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kirim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ke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Jurna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Lingkung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ina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Indonesia (JLBI)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rtike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yang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kirim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haru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tul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ad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kerta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erukur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A4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jumlah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r w:rsidR="008F5A1B" w:rsidRPr="00C52A6B">
        <w:rPr>
          <w:rFonts w:ascii="Lato" w:hAnsi="Lato" w:cs="Times New Roman"/>
          <w:b/>
          <w:i/>
          <w:sz w:val="20"/>
          <w:szCs w:val="20"/>
        </w:rPr>
        <w:t>6</w:t>
      </w:r>
      <w:r w:rsidR="00E03E68" w:rsidRPr="00C52A6B">
        <w:rPr>
          <w:rFonts w:ascii="Lato" w:hAnsi="Lato" w:cs="Times New Roman"/>
          <w:b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b/>
          <w:i/>
          <w:sz w:val="20"/>
          <w:szCs w:val="20"/>
        </w:rPr>
        <w:t>sampai</w:t>
      </w:r>
      <w:proofErr w:type="spellEnd"/>
      <w:r w:rsidR="00E03E68" w:rsidRPr="00C52A6B">
        <w:rPr>
          <w:rFonts w:ascii="Lato" w:hAnsi="Lato" w:cs="Times New Roman"/>
          <w:b/>
          <w:i/>
          <w:sz w:val="20"/>
          <w:szCs w:val="20"/>
        </w:rPr>
        <w:t xml:space="preserve"> 10</w:t>
      </w:r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halam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(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ida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kurang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ida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lebih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)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eng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margin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mu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is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(2 cm)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jen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mens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huruf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(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a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ek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Times New Roman 10)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ata-car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rleta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nulis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nam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abe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gambar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nulis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ustak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format lain-lain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pert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yang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contoh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tau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jelas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ad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template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in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anjang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judu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batas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aksimum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ngis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u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ar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bstra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tul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ad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agi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in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panjang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atu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aragraf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aksima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150-200 kata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bstra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njelas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car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ringka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rsoal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>/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rmasalah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uju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tode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ngumpul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nalis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data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emu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ulis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kata-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kunc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di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awah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bstra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aksima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5 kata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urut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ngikut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bjad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huruf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rtam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tiap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kata.</w:t>
      </w:r>
    </w:p>
    <w:p w14:paraId="2148D980" w14:textId="77777777" w:rsidR="00E74583" w:rsidRPr="001E278A" w:rsidRDefault="00E74583" w:rsidP="00E74583">
      <w:pPr>
        <w:spacing w:line="264" w:lineRule="auto"/>
        <w:contextualSpacing/>
        <w:jc w:val="both"/>
        <w:rPr>
          <w:rFonts w:ascii="Lato" w:hAnsi="Lato" w:cs="Times New Roman"/>
          <w:i/>
          <w:sz w:val="18"/>
          <w:szCs w:val="18"/>
        </w:rPr>
      </w:pPr>
      <w:r w:rsidRPr="001E278A">
        <w:rPr>
          <w:rFonts w:ascii="Lato" w:hAnsi="Lato" w:cs="Times New Roman"/>
          <w:sz w:val="21"/>
          <w:szCs w:val="21"/>
        </w:rPr>
        <w:br/>
      </w:r>
      <w:proofErr w:type="gramStart"/>
      <w:r w:rsidR="00E03E68" w:rsidRPr="001E278A">
        <w:rPr>
          <w:rFonts w:ascii="Lato" w:hAnsi="Lato" w:cs="Times New Roman"/>
          <w:b/>
          <w:i/>
          <w:sz w:val="18"/>
          <w:szCs w:val="18"/>
        </w:rPr>
        <w:t>Keywords</w:t>
      </w:r>
      <w:r w:rsidRPr="001E278A">
        <w:rPr>
          <w:rFonts w:ascii="Lato" w:hAnsi="Lato" w:cs="Times New Roman"/>
          <w:i/>
          <w:sz w:val="18"/>
          <w:szCs w:val="18"/>
        </w:rPr>
        <w:t xml:space="preserve"> :</w:t>
      </w:r>
      <w:proofErr w:type="gramEnd"/>
      <w:r w:rsidRPr="001E278A">
        <w:rPr>
          <w:rFonts w:ascii="Lato" w:hAnsi="Lato" w:cs="Times New Roman"/>
          <w:i/>
          <w:sz w:val="18"/>
          <w:szCs w:val="18"/>
        </w:rPr>
        <w:t xml:space="preserve"> </w:t>
      </w:r>
      <w:r w:rsidR="00E03E68" w:rsidRPr="001E278A">
        <w:rPr>
          <w:rFonts w:ascii="Lato" w:hAnsi="Lato" w:cs="Times New Roman"/>
          <w:i/>
          <w:sz w:val="18"/>
          <w:szCs w:val="18"/>
        </w:rPr>
        <w:t xml:space="preserve">article, guide-line, </w:t>
      </w:r>
      <w:r w:rsidRPr="001E278A">
        <w:rPr>
          <w:rFonts w:ascii="Lato" w:hAnsi="Lato" w:cs="Times New Roman"/>
          <w:i/>
          <w:sz w:val="18"/>
          <w:szCs w:val="18"/>
        </w:rPr>
        <w:t>j</w:t>
      </w:r>
      <w:r w:rsidR="00E03E68" w:rsidRPr="001E278A">
        <w:rPr>
          <w:rFonts w:ascii="Lato" w:hAnsi="Lato" w:cs="Times New Roman"/>
          <w:i/>
          <w:sz w:val="18"/>
          <w:szCs w:val="18"/>
        </w:rPr>
        <w:t>o</w:t>
      </w:r>
      <w:r w:rsidRPr="001E278A">
        <w:rPr>
          <w:rFonts w:ascii="Lato" w:hAnsi="Lato" w:cs="Times New Roman"/>
          <w:i/>
          <w:sz w:val="18"/>
          <w:szCs w:val="18"/>
        </w:rPr>
        <w:t>urnal, template</w:t>
      </w:r>
      <w:r w:rsidR="00E03E68" w:rsidRPr="001E278A">
        <w:rPr>
          <w:rFonts w:ascii="Lato" w:hAnsi="Lato" w:cs="Times New Roman"/>
          <w:i/>
          <w:sz w:val="18"/>
          <w:szCs w:val="18"/>
        </w:rPr>
        <w:t>, writing</w:t>
      </w:r>
    </w:p>
    <w:p w14:paraId="02CCB5DB" w14:textId="77777777" w:rsidR="00E74583" w:rsidRPr="001E278A" w:rsidRDefault="00E74583" w:rsidP="00E74583">
      <w:pPr>
        <w:spacing w:line="264" w:lineRule="auto"/>
        <w:contextualSpacing/>
        <w:jc w:val="both"/>
        <w:rPr>
          <w:rFonts w:ascii="Lato" w:hAnsi="Lato" w:cs="Times New Roman"/>
          <w:i/>
          <w:sz w:val="20"/>
          <w:szCs w:val="20"/>
        </w:rPr>
      </w:pPr>
    </w:p>
    <w:p w14:paraId="02694870" w14:textId="77777777" w:rsidR="00E74583" w:rsidRPr="001E278A" w:rsidRDefault="00072DD0" w:rsidP="00E74583">
      <w:pPr>
        <w:spacing w:line="264" w:lineRule="auto"/>
        <w:contextualSpacing/>
        <w:jc w:val="both"/>
        <w:rPr>
          <w:rFonts w:ascii="Lato" w:hAnsi="Lato" w:cs="Times New Roman"/>
          <w:sz w:val="20"/>
          <w:szCs w:val="20"/>
        </w:rPr>
      </w:pPr>
      <w:r w:rsidRPr="001E278A">
        <w:rPr>
          <w:rFonts w:ascii="Lato" w:hAnsi="Lato" w:cs="Times New Roman"/>
          <w:noProof/>
          <w:sz w:val="20"/>
          <w:szCs w:val="20"/>
          <w:lang w:eastAsia="en-US"/>
        </w:rPr>
        <mc:AlternateContent>
          <mc:Choice Requires="wps">
            <w:drawing>
              <wp:anchor distT="4294967295" distB="4294967295" distL="114300" distR="114300" simplePos="0" relativeHeight="251749376" behindDoc="0" locked="0" layoutInCell="1" allowOverlap="1" wp14:anchorId="2E007726" wp14:editId="62E7AE11">
                <wp:simplePos x="0" y="0"/>
                <wp:positionH relativeFrom="margin">
                  <wp:posOffset>0</wp:posOffset>
                </wp:positionH>
                <wp:positionV relativeFrom="paragraph">
                  <wp:posOffset>-636</wp:posOffset>
                </wp:positionV>
                <wp:extent cx="6120130" cy="0"/>
                <wp:effectExtent l="0" t="0" r="33020" b="19050"/>
                <wp:wrapNone/>
                <wp:docPr id="1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120130" cy="0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 w14:anchorId="07A52015" id="AutoShape 4" o:spid="_x0000_s1026" type="#_x0000_t32" style="position:absolute;margin-left:0;margin-top:-.05pt;width:481.9pt;height:0;z-index:251749376;visibility:visible;mso-wrap-style:square;mso-width-percent:0;mso-height-percent:0;mso-wrap-distance-left:9pt;mso-wrap-distance-top:-3e-5mm;mso-wrap-distance-right:9pt;mso-wrap-distance-bottom:-3e-5mm;mso-position-horizontal:absolute;mso-position-horizontal-relative:margin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" strokeweight=".5pt">
                <w10:wrap anchorx="margin"/>
              </v:shape>
            </w:pict>
          </mc:Fallback>
        </mc:AlternateContent>
      </w:r>
    </w:p>
    <w:p w14:paraId="1C0C94CF" w14:textId="77777777" w:rsidR="00584853" w:rsidRPr="001E278A" w:rsidRDefault="00584853" w:rsidP="00EC79AF">
      <w:pPr>
        <w:spacing w:line="264" w:lineRule="auto"/>
        <w:jc w:val="both"/>
        <w:rPr>
          <w:rFonts w:ascii="Lato" w:hAnsi="Lato" w:cs="Times New Roman"/>
          <w:b/>
          <w:sz w:val="18"/>
          <w:szCs w:val="18"/>
        </w:rPr>
      </w:pPr>
      <w:proofErr w:type="spellStart"/>
      <w:r w:rsidRPr="001E278A">
        <w:rPr>
          <w:rFonts w:ascii="Lato" w:hAnsi="Lato" w:cs="Times New Roman"/>
          <w:b/>
          <w:sz w:val="18"/>
          <w:szCs w:val="18"/>
        </w:rPr>
        <w:t>Kontak</w:t>
      </w:r>
      <w:proofErr w:type="spellEnd"/>
      <w:r w:rsidRPr="001E278A">
        <w:rPr>
          <w:rFonts w:ascii="Lato" w:hAnsi="Lato" w:cs="Times New Roman"/>
          <w:b/>
          <w:sz w:val="18"/>
          <w:szCs w:val="18"/>
        </w:rPr>
        <w:t xml:space="preserve"> </w:t>
      </w:r>
      <w:proofErr w:type="spellStart"/>
      <w:r w:rsidRPr="001E278A">
        <w:rPr>
          <w:rFonts w:ascii="Lato" w:hAnsi="Lato" w:cs="Times New Roman"/>
          <w:b/>
          <w:sz w:val="18"/>
          <w:szCs w:val="18"/>
        </w:rPr>
        <w:t>Penulis</w:t>
      </w:r>
      <w:proofErr w:type="spellEnd"/>
    </w:p>
    <w:p w14:paraId="29B58271" w14:textId="2302DA8B" w:rsidR="00584853" w:rsidRPr="001E278A" w:rsidRDefault="008E60E7" w:rsidP="00584853">
      <w:pPr>
        <w:spacing w:line="264" w:lineRule="auto"/>
        <w:rPr>
          <w:rFonts w:ascii="Lato" w:hAnsi="Lato" w:cs="Times New Roman"/>
          <w:sz w:val="18"/>
          <w:szCs w:val="18"/>
        </w:rPr>
      </w:pPr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805696" behindDoc="0" locked="0" layoutInCell="1" allowOverlap="1" wp14:anchorId="1483A2F1" wp14:editId="69455D46">
                <wp:simplePos x="0" y="0"/>
                <wp:positionH relativeFrom="margin">
                  <wp:align>right</wp:align>
                </wp:positionH>
                <wp:positionV relativeFrom="paragraph">
                  <wp:posOffset>850900</wp:posOffset>
                </wp:positionV>
                <wp:extent cx="4114800" cy="533400"/>
                <wp:effectExtent l="0" t="0" r="0" b="0"/>
                <wp:wrapNone/>
                <wp:docPr id="1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14800" cy="5334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4DE519B" w14:textId="7F5575C2" w:rsidR="008E60E7" w:rsidRPr="004F096E" w:rsidRDefault="008E60E7" w:rsidP="008E60E7">
                            <w:pPr>
                              <w:widowControl w:val="0"/>
                              <w:autoSpaceDE w:val="0"/>
                              <w:autoSpaceDN w:val="0"/>
                              <w:spacing w:after="0" w:line="240" w:lineRule="auto"/>
                              <w:jc w:val="right"/>
                              <w:rPr>
                                <w:rFonts w:ascii="Lato" w:eastAsia="Times New Roman" w:hAnsi="Lato" w:cs="Arial"/>
                                <w:color w:val="000000" w:themeColor="text1"/>
                                <w:sz w:val="14"/>
                                <w:szCs w:val="14"/>
                              </w:rPr>
                            </w:pPr>
                            <w:r w:rsidRPr="004F096E">
                              <w:rPr>
                                <w:rFonts w:ascii="Lato" w:eastAsia="Times New Roman" w:hAnsi="Lato" w:cs="Arial"/>
                                <w:color w:val="000000" w:themeColor="text1"/>
                                <w:sz w:val="14"/>
                                <w:szCs w:val="14"/>
                              </w:rPr>
                              <w:t>Copyright ©</w:t>
                            </w:r>
                            <w:proofErr w:type="spellStart"/>
                            <w:r w:rsidRPr="008E60E7">
                              <w:rPr>
                                <w:rFonts w:ascii="Lato" w:eastAsia="Times New Roman" w:hAnsi="Lato" w:cs="Arial"/>
                                <w:color w:val="FF0000"/>
                                <w:sz w:val="14"/>
                                <w:szCs w:val="14"/>
                              </w:rPr>
                              <w:t>tahun</w:t>
                            </w:r>
                            <w:proofErr w:type="spellEnd"/>
                            <w:r w:rsidRPr="008E60E7">
                              <w:rPr>
                                <w:rFonts w:eastAsia="Times New Roman" w:cs="Arial"/>
                                <w:color w:val="FF0000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8E60E7">
                              <w:rPr>
                                <w:rFonts w:eastAsia="Times New Roman" w:cs="Arial"/>
                                <w:color w:val="FF0000"/>
                                <w:sz w:val="14"/>
                                <w:szCs w:val="14"/>
                              </w:rPr>
                              <w:t>Nama</w:t>
                            </w:r>
                            <w:proofErr w:type="spellEnd"/>
                            <w:r w:rsidRPr="008E60E7">
                              <w:rPr>
                                <w:rFonts w:eastAsia="Times New Roman" w:cs="Arial"/>
                                <w:color w:val="FF0000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8E60E7">
                              <w:rPr>
                                <w:rFonts w:eastAsia="Times New Roman" w:cs="Arial"/>
                                <w:color w:val="FF0000"/>
                                <w:sz w:val="14"/>
                                <w:szCs w:val="14"/>
                              </w:rPr>
                              <w:t>penulis</w:t>
                            </w:r>
                            <w:proofErr w:type="spellEnd"/>
                            <w:r w:rsidRPr="008E60E7">
                              <w:rPr>
                                <w:rFonts w:ascii="Lato" w:hAnsi="Lato"/>
                                <w:color w:val="FF0000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4F096E">
                              <w:rPr>
                                <w:noProof/>
                                <w:color w:val="000000" w:themeColor="text1"/>
                                <w:lang w:eastAsia="en-US"/>
                              </w:rPr>
                              <w:drawing>
                                <wp:inline distT="0" distB="0" distL="0" distR="0" wp14:anchorId="64C76C83" wp14:editId="519ACB82">
                                  <wp:extent cx="809625" cy="283323"/>
                                  <wp:effectExtent l="0" t="0" r="0" b="2540"/>
                                  <wp:docPr id="2" name="Picture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0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860413" cy="301096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FED7383" w14:textId="77777777" w:rsidR="008E60E7" w:rsidRPr="00FB317B" w:rsidRDefault="008E60E7" w:rsidP="008E60E7">
                            <w:pPr>
                              <w:spacing w:after="0" w:line="240" w:lineRule="auto"/>
                              <w:jc w:val="right"/>
                              <w:rPr>
                                <w:rFonts w:ascii="Lato" w:hAnsi="Lato"/>
                                <w:sz w:val="14"/>
                                <w:szCs w:val="14"/>
                              </w:rPr>
                            </w:pPr>
                            <w:r w:rsidRPr="004F096E">
                              <w:rPr>
                                <w:rFonts w:ascii="Lato" w:hAnsi="Lato"/>
                                <w:color w:val="000000" w:themeColor="text1"/>
                                <w:sz w:val="14"/>
                                <w:szCs w:val="14"/>
                              </w:rPr>
                              <w:t>This work is licensed under a </w:t>
                            </w:r>
                            <w:hyperlink r:id="rId11" w:history="1">
                              <w:r w:rsidRPr="00945A64">
                                <w:rPr>
                                  <w:rStyle w:val="Hyperlink"/>
                                  <w:rFonts w:ascii="Lato" w:hAnsi="Lato"/>
                                  <w:color w:val="000000" w:themeColor="text1"/>
                                  <w:sz w:val="14"/>
                                  <w:szCs w:val="14"/>
                                  <w:u w:val="none"/>
                                </w:rPr>
                                <w:t>Creative Commons Attribution-</w:t>
                              </w:r>
                              <w:proofErr w:type="spellStart"/>
                              <w:r w:rsidRPr="00945A64">
                                <w:rPr>
                                  <w:rStyle w:val="Hyperlink"/>
                                  <w:rFonts w:ascii="Lato" w:hAnsi="Lato"/>
                                  <w:color w:val="000000" w:themeColor="text1"/>
                                  <w:sz w:val="14"/>
                                  <w:szCs w:val="14"/>
                                  <w:u w:val="none"/>
                                </w:rPr>
                                <w:t>NonCommercial</w:t>
                              </w:r>
                              <w:proofErr w:type="spellEnd"/>
                              <w:r w:rsidRPr="00945A64">
                                <w:rPr>
                                  <w:rStyle w:val="Hyperlink"/>
                                  <w:rFonts w:ascii="Lato" w:hAnsi="Lato"/>
                                  <w:color w:val="000000" w:themeColor="text1"/>
                                  <w:sz w:val="14"/>
                                  <w:szCs w:val="14"/>
                                  <w:u w:val="none"/>
                                </w:rPr>
                                <w:t xml:space="preserve"> 4.0 International License</w:t>
                              </w:r>
                            </w:hyperlink>
                          </w:p>
                          <w:p w14:paraId="73753803" w14:textId="77777777" w:rsidR="008E60E7" w:rsidRPr="00EA5E39" w:rsidRDefault="008E60E7" w:rsidP="008E60E7">
                            <w:pPr>
                              <w:jc w:val="right"/>
                              <w:rPr>
                                <w:rFonts w:ascii="Lato" w:hAnsi="Lato"/>
                                <w:sz w:val="14"/>
                                <w:szCs w:val="1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483A2F1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272.8pt;margin-top:67pt;width:324pt;height:42pt;z-index:25180569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" filled="f" stroked="f">
                <v:textbox>
                  <w:txbxContent>
                    <w:p w14:paraId="44DE519B" w14:textId="7F5575C2" w:rsidR="008E60E7" w:rsidRPr="004F096E" w:rsidRDefault="008E60E7" w:rsidP="008E60E7">
                      <w:pPr>
                        <w:widowControl w:val="0"/>
                        <w:autoSpaceDE w:val="0"/>
                        <w:autoSpaceDN w:val="0"/>
                        <w:spacing w:after="0" w:line="240" w:lineRule="auto"/>
                        <w:jc w:val="right"/>
                        <w:rPr>
                          <w:rFonts w:ascii="Lato" w:eastAsia="Times New Roman" w:hAnsi="Lato" w:cs="Arial"/>
                          <w:color w:val="000000" w:themeColor="text1"/>
                          <w:sz w:val="14"/>
                          <w:szCs w:val="14"/>
                        </w:rPr>
                      </w:pPr>
                      <w:r w:rsidRPr="004F096E">
                        <w:rPr>
                          <w:rFonts w:ascii="Lato" w:eastAsia="Times New Roman" w:hAnsi="Lato" w:cs="Arial"/>
                          <w:color w:val="000000" w:themeColor="text1"/>
                          <w:sz w:val="14"/>
                          <w:szCs w:val="14"/>
                        </w:rPr>
                        <w:t>Copyright ©</w:t>
                      </w:r>
                      <w:proofErr w:type="spellStart"/>
                      <w:r w:rsidRPr="008E60E7">
                        <w:rPr>
                          <w:rFonts w:ascii="Lato" w:eastAsia="Times New Roman" w:hAnsi="Lato" w:cs="Arial"/>
                          <w:color w:val="FF0000"/>
                          <w:sz w:val="14"/>
                          <w:szCs w:val="14"/>
                        </w:rPr>
                        <w:t>tahun</w:t>
                      </w:r>
                      <w:proofErr w:type="spellEnd"/>
                      <w:r w:rsidRPr="008E60E7">
                        <w:rPr>
                          <w:rFonts w:eastAsia="Times New Roman" w:cs="Arial"/>
                          <w:color w:val="FF0000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8E60E7">
                        <w:rPr>
                          <w:rFonts w:eastAsia="Times New Roman" w:cs="Arial"/>
                          <w:color w:val="FF0000"/>
                          <w:sz w:val="14"/>
                          <w:szCs w:val="14"/>
                        </w:rPr>
                        <w:t>Nama</w:t>
                      </w:r>
                      <w:proofErr w:type="spellEnd"/>
                      <w:r w:rsidRPr="008E60E7">
                        <w:rPr>
                          <w:rFonts w:eastAsia="Times New Roman" w:cs="Arial"/>
                          <w:color w:val="FF0000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8E60E7">
                        <w:rPr>
                          <w:rFonts w:eastAsia="Times New Roman" w:cs="Arial"/>
                          <w:color w:val="FF0000"/>
                          <w:sz w:val="14"/>
                          <w:szCs w:val="14"/>
                        </w:rPr>
                        <w:t>penulis</w:t>
                      </w:r>
                      <w:proofErr w:type="spellEnd"/>
                      <w:r w:rsidRPr="008E60E7">
                        <w:rPr>
                          <w:rFonts w:ascii="Lato" w:hAnsi="Lato"/>
                          <w:color w:val="FF0000"/>
                          <w:sz w:val="14"/>
                          <w:szCs w:val="14"/>
                        </w:rPr>
                        <w:t xml:space="preserve"> </w:t>
                      </w:r>
                      <w:r w:rsidRPr="004F096E">
                        <w:rPr>
                          <w:noProof/>
                          <w:color w:val="000000" w:themeColor="text1"/>
                          <w:lang w:eastAsia="en-US"/>
                        </w:rPr>
                        <w:drawing>
                          <wp:inline distT="0" distB="0" distL="0" distR="0" wp14:anchorId="64C76C83" wp14:editId="519ACB82">
                            <wp:extent cx="809625" cy="283323"/>
                            <wp:effectExtent l="0" t="0" r="0" b="2540"/>
                            <wp:docPr id="2" name="Picture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0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860413" cy="301096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FED7383" w14:textId="77777777" w:rsidR="008E60E7" w:rsidRPr="00FB317B" w:rsidRDefault="008E60E7" w:rsidP="008E60E7">
                      <w:pPr>
                        <w:spacing w:after="0" w:line="240" w:lineRule="auto"/>
                        <w:jc w:val="right"/>
                        <w:rPr>
                          <w:rFonts w:ascii="Lato" w:hAnsi="Lato"/>
                          <w:sz w:val="14"/>
                          <w:szCs w:val="14"/>
                        </w:rPr>
                      </w:pPr>
                      <w:r w:rsidRPr="004F096E">
                        <w:rPr>
                          <w:rFonts w:ascii="Lato" w:hAnsi="Lato"/>
                          <w:color w:val="000000" w:themeColor="text1"/>
                          <w:sz w:val="14"/>
                          <w:szCs w:val="14"/>
                        </w:rPr>
                        <w:t>This work is licensed under a </w:t>
                      </w:r>
                      <w:hyperlink r:id="rId12" w:history="1">
                        <w:r w:rsidRPr="00945A64">
                          <w:rPr>
                            <w:rStyle w:val="Hyperlink"/>
                            <w:rFonts w:ascii="Lato" w:hAnsi="Lato"/>
                            <w:color w:val="000000" w:themeColor="text1"/>
                            <w:sz w:val="14"/>
                            <w:szCs w:val="14"/>
                            <w:u w:val="none"/>
                          </w:rPr>
                          <w:t>Creative Commons Attribution-</w:t>
                        </w:r>
                        <w:proofErr w:type="spellStart"/>
                        <w:r w:rsidRPr="00945A64">
                          <w:rPr>
                            <w:rStyle w:val="Hyperlink"/>
                            <w:rFonts w:ascii="Lato" w:hAnsi="Lato"/>
                            <w:color w:val="000000" w:themeColor="text1"/>
                            <w:sz w:val="14"/>
                            <w:szCs w:val="14"/>
                            <w:u w:val="none"/>
                          </w:rPr>
                          <w:t>NonCommercial</w:t>
                        </w:r>
                        <w:proofErr w:type="spellEnd"/>
                        <w:r w:rsidRPr="00945A64">
                          <w:rPr>
                            <w:rStyle w:val="Hyperlink"/>
                            <w:rFonts w:ascii="Lato" w:hAnsi="Lato"/>
                            <w:color w:val="000000" w:themeColor="text1"/>
                            <w:sz w:val="14"/>
                            <w:szCs w:val="14"/>
                            <w:u w:val="none"/>
                          </w:rPr>
                          <w:t xml:space="preserve"> 4.0 International License</w:t>
                        </w:r>
                      </w:hyperlink>
                    </w:p>
                    <w:p w14:paraId="73753803" w14:textId="77777777" w:rsidR="008E60E7" w:rsidRPr="00EA5E39" w:rsidRDefault="008E60E7" w:rsidP="008E60E7">
                      <w:pPr>
                        <w:jc w:val="right"/>
                        <w:rPr>
                          <w:rFonts w:ascii="Lato" w:hAnsi="Lato"/>
                          <w:sz w:val="14"/>
                          <w:szCs w:val="14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proofErr w:type="spellStart"/>
      <w:r w:rsidR="00584853" w:rsidRPr="001E278A">
        <w:rPr>
          <w:rFonts w:ascii="Lato" w:hAnsi="Lato" w:cs="Times New Roman"/>
          <w:sz w:val="18"/>
          <w:szCs w:val="18"/>
        </w:rPr>
        <w:t>Nama</w:t>
      </w:r>
      <w:proofErr w:type="spellEnd"/>
      <w:r w:rsidR="00584853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584853" w:rsidRPr="001E278A">
        <w:rPr>
          <w:rFonts w:ascii="Lato" w:hAnsi="Lato" w:cs="Times New Roman"/>
          <w:sz w:val="18"/>
          <w:szCs w:val="18"/>
        </w:rPr>
        <w:t>penulis</w:t>
      </w:r>
      <w:proofErr w:type="spellEnd"/>
      <w:r w:rsidR="00584853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584853" w:rsidRPr="001E278A">
        <w:rPr>
          <w:rFonts w:ascii="Lato" w:hAnsi="Lato" w:cs="Times New Roman"/>
          <w:sz w:val="18"/>
          <w:szCs w:val="18"/>
        </w:rPr>
        <w:t>korespondensi</w:t>
      </w:r>
      <w:bookmarkStart w:id="0" w:name="_GoBack"/>
      <w:bookmarkEnd w:id="0"/>
      <w:proofErr w:type="spellEnd"/>
      <w:r w:rsidR="00584853" w:rsidRPr="001E278A">
        <w:rPr>
          <w:rFonts w:ascii="Lato" w:hAnsi="Lato" w:cs="Times New Roman"/>
          <w:sz w:val="18"/>
          <w:szCs w:val="18"/>
        </w:rPr>
        <w:br/>
      </w:r>
      <w:proofErr w:type="spellStart"/>
      <w:r w:rsidR="000177E4" w:rsidRPr="001E278A">
        <w:rPr>
          <w:rFonts w:ascii="Lato" w:hAnsi="Lato" w:cs="Times New Roman"/>
          <w:sz w:val="18"/>
          <w:szCs w:val="18"/>
        </w:rPr>
        <w:t>Kelompok</w:t>
      </w:r>
      <w:proofErr w:type="spellEnd"/>
      <w:r w:rsidR="000177E4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0177E4" w:rsidRPr="001E278A">
        <w:rPr>
          <w:rFonts w:ascii="Lato" w:hAnsi="Lato" w:cs="Times New Roman"/>
          <w:sz w:val="18"/>
          <w:szCs w:val="18"/>
        </w:rPr>
        <w:t>Keilmuan</w:t>
      </w:r>
      <w:proofErr w:type="spellEnd"/>
      <w:r w:rsidR="000177E4" w:rsidRPr="001E278A">
        <w:rPr>
          <w:rFonts w:ascii="Lato" w:hAnsi="Lato" w:cs="Times New Roman"/>
          <w:sz w:val="18"/>
          <w:szCs w:val="18"/>
        </w:rPr>
        <w:t xml:space="preserve"> xxx </w:t>
      </w:r>
      <w:proofErr w:type="spellStart"/>
      <w:r w:rsidR="00584853" w:rsidRPr="001E278A">
        <w:rPr>
          <w:rFonts w:ascii="Lato" w:hAnsi="Lato" w:cs="Times New Roman"/>
          <w:sz w:val="18"/>
          <w:szCs w:val="18"/>
        </w:rPr>
        <w:t>Fakultas</w:t>
      </w:r>
      <w:proofErr w:type="spellEnd"/>
      <w:r w:rsidR="00584853" w:rsidRPr="001E278A">
        <w:rPr>
          <w:rFonts w:ascii="Lato" w:hAnsi="Lato" w:cs="Times New Roman"/>
          <w:sz w:val="18"/>
          <w:szCs w:val="18"/>
        </w:rPr>
        <w:t xml:space="preserve"> xxx</w:t>
      </w:r>
      <w:r w:rsidR="000177E4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042454" w:rsidRPr="001E278A">
        <w:rPr>
          <w:rFonts w:ascii="Lato" w:hAnsi="Lato" w:cs="Times New Roman"/>
          <w:sz w:val="18"/>
          <w:szCs w:val="18"/>
        </w:rPr>
        <w:t>Universitas</w:t>
      </w:r>
      <w:proofErr w:type="spellEnd"/>
      <w:r w:rsidR="00042454" w:rsidRPr="001E278A">
        <w:rPr>
          <w:rFonts w:ascii="Lato" w:hAnsi="Lato" w:cs="Times New Roman"/>
          <w:sz w:val="18"/>
          <w:szCs w:val="18"/>
        </w:rPr>
        <w:t xml:space="preserve"> xxx</w:t>
      </w:r>
      <w:r w:rsidR="00584853" w:rsidRPr="001E278A">
        <w:rPr>
          <w:rFonts w:ascii="Lato" w:hAnsi="Lato" w:cs="Times New Roman"/>
          <w:sz w:val="18"/>
          <w:szCs w:val="18"/>
        </w:rPr>
        <w:br/>
        <w:t xml:space="preserve">Jl. </w:t>
      </w:r>
      <w:proofErr w:type="gramStart"/>
      <w:r w:rsidR="00042454" w:rsidRPr="001E278A">
        <w:rPr>
          <w:rFonts w:ascii="Lato" w:hAnsi="Lato" w:cs="Times New Roman"/>
          <w:sz w:val="18"/>
          <w:szCs w:val="18"/>
        </w:rPr>
        <w:t>X</w:t>
      </w:r>
      <w:r w:rsidR="00584853" w:rsidRPr="001E278A">
        <w:rPr>
          <w:rFonts w:ascii="Lato" w:hAnsi="Lato" w:cs="Times New Roman"/>
          <w:sz w:val="18"/>
          <w:szCs w:val="18"/>
        </w:rPr>
        <w:t>xx</w:t>
      </w:r>
      <w:r w:rsidR="00042454" w:rsidRPr="001E278A">
        <w:rPr>
          <w:rFonts w:ascii="Lato" w:hAnsi="Lato" w:cs="Times New Roman"/>
          <w:sz w:val="18"/>
          <w:szCs w:val="18"/>
        </w:rPr>
        <w:t xml:space="preserve"> </w:t>
      </w:r>
      <w:r w:rsidR="000177E4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042454" w:rsidRPr="001E278A">
        <w:rPr>
          <w:rFonts w:ascii="Lato" w:hAnsi="Lato" w:cs="Times New Roman"/>
          <w:sz w:val="18"/>
          <w:szCs w:val="18"/>
        </w:rPr>
        <w:t>Kode</w:t>
      </w:r>
      <w:proofErr w:type="spellEnd"/>
      <w:proofErr w:type="gramEnd"/>
      <w:r w:rsidR="00042454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042454" w:rsidRPr="001E278A">
        <w:rPr>
          <w:rFonts w:ascii="Lato" w:hAnsi="Lato" w:cs="Times New Roman"/>
          <w:sz w:val="18"/>
          <w:szCs w:val="18"/>
        </w:rPr>
        <w:t>pos</w:t>
      </w:r>
      <w:proofErr w:type="spellEnd"/>
      <w:r w:rsidR="00042454" w:rsidRPr="001E278A">
        <w:rPr>
          <w:rFonts w:ascii="Lato" w:hAnsi="Lato" w:cs="Times New Roman"/>
          <w:sz w:val="18"/>
          <w:szCs w:val="18"/>
        </w:rPr>
        <w:t xml:space="preserve"> xxx</w:t>
      </w:r>
      <w:r w:rsidR="00584853" w:rsidRPr="001E278A">
        <w:rPr>
          <w:rFonts w:ascii="Lato" w:hAnsi="Lato" w:cs="Times New Roman"/>
          <w:sz w:val="18"/>
          <w:szCs w:val="18"/>
        </w:rPr>
        <w:br/>
        <w:t>Tel : +62-22-250xxxx</w:t>
      </w:r>
      <w:r w:rsidR="000177E4" w:rsidRPr="001E278A">
        <w:rPr>
          <w:rFonts w:ascii="Lato" w:hAnsi="Lato" w:cs="Times New Roman"/>
          <w:sz w:val="18"/>
          <w:szCs w:val="18"/>
        </w:rPr>
        <w:t xml:space="preserve"> </w:t>
      </w:r>
      <w:r w:rsidR="00584853" w:rsidRPr="001E278A">
        <w:rPr>
          <w:rFonts w:ascii="Lato" w:hAnsi="Lato" w:cs="Times New Roman"/>
          <w:sz w:val="18"/>
          <w:szCs w:val="18"/>
        </w:rPr>
        <w:t>Fax : +62-22-250xxxx</w:t>
      </w:r>
      <w:r w:rsidR="00584853" w:rsidRPr="001E278A">
        <w:rPr>
          <w:rFonts w:ascii="Lato" w:hAnsi="Lato" w:cs="Times New Roman"/>
          <w:sz w:val="18"/>
          <w:szCs w:val="18"/>
        </w:rPr>
        <w:br/>
        <w:t>E-mail : penulis@institusi.ac.id</w:t>
      </w:r>
    </w:p>
    <w:p w14:paraId="1CBB12B2" w14:textId="380E98A6" w:rsidR="00E74583" w:rsidRPr="001E278A" w:rsidRDefault="00E74583" w:rsidP="00C22822">
      <w:pPr>
        <w:tabs>
          <w:tab w:val="left" w:pos="7437"/>
        </w:tabs>
        <w:rPr>
          <w:rFonts w:ascii="Lato" w:hAnsi="Lato" w:cs="Times New Roman"/>
          <w:sz w:val="20"/>
          <w:szCs w:val="20"/>
        </w:rPr>
        <w:sectPr w:rsidR="00E74583" w:rsidRPr="001E278A" w:rsidSect="00C22822">
          <w:headerReference w:type="even" r:id="rId13"/>
          <w:headerReference w:type="default" r:id="rId14"/>
          <w:footerReference w:type="even" r:id="rId15"/>
          <w:footerReference w:type="default" r:id="rId16"/>
          <w:footerReference w:type="first" r:id="rId17"/>
          <w:pgSz w:w="11907" w:h="16839" w:code="9"/>
          <w:pgMar w:top="1134" w:right="1134" w:bottom="1134" w:left="1134" w:header="851" w:footer="709" w:gutter="0"/>
          <w:cols w:space="720"/>
          <w:titlePg/>
          <w:docGrid w:linePitch="360"/>
        </w:sectPr>
      </w:pPr>
    </w:p>
    <w:p w14:paraId="6FF0365F" w14:textId="77777777" w:rsidR="00CE2D8A" w:rsidRDefault="001E278A" w:rsidP="00CE2D8A">
      <w:pPr>
        <w:spacing w:line="264" w:lineRule="auto"/>
        <w:jc w:val="both"/>
        <w:outlineLvl w:val="0"/>
        <w:rPr>
          <w:rFonts w:ascii="Lato" w:hAnsi="Lato" w:cs="Times New Roman"/>
          <w:color w:val="0070C0"/>
          <w:sz w:val="20"/>
          <w:szCs w:val="20"/>
        </w:rPr>
      </w:pPr>
      <w:r w:rsidRPr="001E278A">
        <w:rPr>
          <w:rFonts w:ascii="Lato" w:hAnsi="Lato" w:cs="Times New Roman"/>
          <w:noProof/>
          <w:sz w:val="20"/>
          <w:szCs w:val="20"/>
          <w:lang w:eastAsia="en-US"/>
        </w:rPr>
        <w:lastRenderedPageBreak/>
        <mc:AlternateContent>
          <mc:Choice Requires="wps">
            <w:drawing>
              <wp:anchor distT="0" distB="0" distL="114300" distR="114300" simplePos="0" relativeHeight="251797504" behindDoc="0" locked="0" layoutInCell="1" allowOverlap="1" wp14:anchorId="6D0DA408" wp14:editId="59BC3267">
                <wp:simplePos x="0" y="0"/>
                <wp:positionH relativeFrom="margin">
                  <wp:align>right</wp:align>
                </wp:positionH>
                <wp:positionV relativeFrom="margin">
                  <wp:align>top</wp:align>
                </wp:positionV>
                <wp:extent cx="2969895" cy="2985135"/>
                <wp:effectExtent l="0" t="0" r="1905" b="5715"/>
                <wp:wrapSquare wrapText="bothSides"/>
                <wp:docPr id="18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69895" cy="2985571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2EE5915" w14:textId="77777777" w:rsidR="00ED3B0A" w:rsidRDefault="00ED3B0A" w:rsidP="00ED3B0A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  <w:lang w:eastAsia="en-US"/>
                              </w:rPr>
                              <w:drawing>
                                <wp:inline distT="0" distB="0" distL="0" distR="0" wp14:anchorId="1EA0E0FE" wp14:editId="24A3149D">
                                  <wp:extent cx="2969895" cy="1400962"/>
                                  <wp:effectExtent l="0" t="0" r="1905" b="8890"/>
                                  <wp:docPr id="12" name="Picture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49" name="171120 Illustrasi utk JLBI 02.jpg"/>
                                          <pic:cNvPicPr/>
                                        </pic:nvPicPr>
                                        <pic:blipFill>
                                          <a:blip r:embed="rId1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72573" cy="140222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solidFill>
                                            <a:srgbClr val="45BDFF"/>
                                          </a:solidFill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4CDC4269" w14:textId="77777777" w:rsidR="00ED3B0A" w:rsidRPr="00C52A6B" w:rsidRDefault="00ED3B0A" w:rsidP="00ED3B0A">
                            <w:pPr>
                              <w:jc w:val="both"/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1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lustra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/Diagram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anjang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/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/diagram ya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1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sesuai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jad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ksim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(82</w:t>
                            </w:r>
                            <w:proofErr w:type="gram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,5</w:t>
                            </w:r>
                            <w:proofErr w:type="gram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mm)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ingg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esua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butuh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e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size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urang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r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200 kb (edit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guna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media-editor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)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tera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tuli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bawa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buat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tanp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frame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ep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men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jeni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huruf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proofErr w:type="gram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proofErr w:type="gram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tera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iku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template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n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eper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conto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n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suk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judu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la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mudah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os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</w:p>
                        </w:txbxContent>
                      </wps:txbx>
                      <wps:bodyPr rot="0" vert="horz" wrap="square" lIns="0" tIns="72000" rIns="0" bIns="7200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type w14:anchorId="6D0DA408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182.65pt;margin-top:0;width:233.85pt;height:235.05pt;z-index:25179750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" stroked="f">
                <v:textbox inset="0,2mm,0,2mm">
                  <w:txbxContent>
                    <w:p w14:paraId="42EE5915" w14:textId="77777777" w:rsidR="00ED3B0A" w:rsidRDefault="00ED3B0A" w:rsidP="00ED3B0A">
                      <w:pPr>
                        <w:jc w:val="center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drawing>
                          <wp:inline distT="0" distB="0" distL="0" distR="0" wp14:anchorId="1EA0E0FE" wp14:editId="24A3149D">
                            <wp:extent cx="2969895" cy="1400962"/>
                            <wp:effectExtent l="0" t="0" r="1905" b="8890"/>
                            <wp:docPr id="12" name="Picture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49" name="171120 Illustrasi utk JLBI 02.jpg"/>
                                    <pic:cNvPicPr/>
                                  </pic:nvPicPr>
                                  <pic:blipFill>
                                    <a:blip r:embed="rId1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72573" cy="1402225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45BDFF"/>
                                    </a:solidFill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4CDC4269" w14:textId="77777777" w:rsidR="00ED3B0A" w:rsidRPr="00C52A6B" w:rsidRDefault="00ED3B0A" w:rsidP="00ED3B0A">
                      <w:pPr>
                        <w:jc w:val="both"/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</w:pP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Gambar 1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Ilustrasi Penempatan Gambar/Diagram. Panjang/lebar gambar/diagram yang mengisi 1 kolom, disesuaikan menjadi maksimal sama kolom (82,5 mm) dan tinggi sesuai kebutuhan, dengan size kurang dari 200 kb (edit menggunakan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media-editor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). Nama dan keterangan gambar ditulis 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di bawah 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gambar. Gambar dibuat 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tanpa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frame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tepi. Dimensi dan jenis huruf, nama dan keterangan gambar mengikuti template ini. Seperti contoh ini, masukkan judul gambar dan gambar ke dalam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untuk memudahkan penempatan posisi gambar. 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Artikel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dikirim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ke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C5E" w:rsidRPr="001E278A">
        <w:rPr>
          <w:rFonts w:ascii="Lato" w:hAnsi="Lato" w:cs="Times New Roman"/>
          <w:sz w:val="20"/>
          <w:szCs w:val="20"/>
        </w:rPr>
        <w:t>Jurnal</w:t>
      </w:r>
      <w:proofErr w:type="spellEnd"/>
      <w:r w:rsidR="00125C5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C5E" w:rsidRPr="001E278A">
        <w:rPr>
          <w:rFonts w:ascii="Lato" w:hAnsi="Lato" w:cs="Times New Roman"/>
          <w:sz w:val="20"/>
          <w:szCs w:val="20"/>
        </w:rPr>
        <w:t>Lingkungan</w:t>
      </w:r>
      <w:proofErr w:type="spellEnd"/>
      <w:r w:rsidR="00125C5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C5E" w:rsidRPr="001E278A">
        <w:rPr>
          <w:rFonts w:ascii="Lato" w:hAnsi="Lato" w:cs="Times New Roman"/>
          <w:sz w:val="20"/>
          <w:szCs w:val="20"/>
        </w:rPr>
        <w:t>Binaan</w:t>
      </w:r>
      <w:proofErr w:type="spellEnd"/>
      <w:r w:rsidR="00125C5E" w:rsidRPr="001E278A">
        <w:rPr>
          <w:rFonts w:ascii="Lato" w:hAnsi="Lato" w:cs="Times New Roman"/>
          <w:sz w:val="20"/>
          <w:szCs w:val="20"/>
        </w:rPr>
        <w:t xml:space="preserve"> Indonesia</w:t>
      </w:r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r w:rsidR="009605A6" w:rsidRPr="001E278A">
        <w:rPr>
          <w:rFonts w:ascii="Lato" w:hAnsi="Lato" w:cs="Times New Roman"/>
          <w:sz w:val="20"/>
          <w:szCs w:val="20"/>
        </w:rPr>
        <w:t xml:space="preserve">(JLBI)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berupa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lapor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njelas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lengkap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adat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tentang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tuju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ngumpul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data,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data,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interpretasi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iskusi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memiliki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kebaru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Kebaru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iperlihatk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rbanding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terhadap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ngetahu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terkini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(</w:t>
      </w:r>
      <w:r w:rsidR="00CE2D8A" w:rsidRPr="001E278A">
        <w:rPr>
          <w:rFonts w:ascii="Lato" w:hAnsi="Lato" w:cs="Times New Roman"/>
          <w:i/>
          <w:sz w:val="20"/>
          <w:szCs w:val="20"/>
        </w:rPr>
        <w:t>state of the art</w:t>
      </w:r>
      <w:r w:rsidR="00CE2D8A" w:rsidRPr="001E278A">
        <w:rPr>
          <w:rFonts w:ascii="Lato" w:hAnsi="Lato" w:cs="Times New Roman"/>
          <w:sz w:val="20"/>
          <w:szCs w:val="20"/>
        </w:rPr>
        <w:t>).</w:t>
      </w:r>
      <w:r w:rsid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>
        <w:rPr>
          <w:rFonts w:ascii="Lato" w:hAnsi="Lato" w:cs="Times New Roman"/>
          <w:sz w:val="20"/>
          <w:szCs w:val="20"/>
        </w:rPr>
        <w:t>Artikel</w:t>
      </w:r>
      <w:proofErr w:type="spellEnd"/>
      <w:r w:rsidR="00CE2D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CE2D8A">
        <w:rPr>
          <w:rFonts w:ascii="Lato" w:hAnsi="Lato" w:cs="Times New Roman"/>
          <w:sz w:val="20"/>
          <w:szCs w:val="20"/>
        </w:rPr>
        <w:t>diterima</w:t>
      </w:r>
      <w:proofErr w:type="spellEnd"/>
      <w:r w:rsid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terbagi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dalam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9605A6" w:rsidRPr="001E278A">
        <w:rPr>
          <w:rFonts w:ascii="Lato" w:hAnsi="Lato" w:cs="Times New Roman"/>
          <w:sz w:val="20"/>
          <w:szCs w:val="20"/>
        </w:rPr>
        <w:t>tiga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kategori</w:t>
      </w:r>
      <w:proofErr w:type="spellEnd"/>
      <w:r w:rsid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E2D8A">
        <w:rPr>
          <w:rFonts w:ascii="Lato" w:hAnsi="Lato" w:cs="Times New Roman"/>
          <w:sz w:val="20"/>
          <w:szCs w:val="20"/>
        </w:rPr>
        <w:t>yaitu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Hasi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Penelitian</w:t>
      </w:r>
      <w:proofErr w:type="spellEnd"/>
      <w:r w:rsidR="00CE2D8A" w:rsidRPr="00CE2D8A">
        <w:rPr>
          <w:rFonts w:ascii="Lato" w:hAnsi="Lato" w:cs="Times New Roman"/>
          <w:b/>
          <w:bCs/>
          <w:sz w:val="20"/>
          <w:szCs w:val="20"/>
        </w:rPr>
        <w:t xml:space="preserve">,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Diskursus</w:t>
      </w:r>
      <w:proofErr w:type="spellEnd"/>
      <w:r w:rsidR="00CE2D8A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CE2D8A" w:rsidRPr="00CE2D8A">
        <w:rPr>
          <w:rFonts w:ascii="Lato" w:hAnsi="Lato" w:cs="Times New Roman"/>
          <w:b/>
          <w:bCs/>
          <w:sz w:val="20"/>
          <w:szCs w:val="20"/>
        </w:rPr>
        <w:t>serta</w:t>
      </w:r>
      <w:proofErr w:type="spellEnd"/>
      <w:r w:rsidR="00CE2D8A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Hasi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Penelitian</w:t>
      </w:r>
      <w:proofErr w:type="spellEnd"/>
      <w:r w:rsidR="00CE2D8A" w:rsidRPr="00CE2D8A">
        <w:rPr>
          <w:rFonts w:ascii="Lato" w:hAnsi="Lato" w:cs="Times New Roman"/>
          <w:b/>
          <w:bCs/>
          <w:sz w:val="20"/>
          <w:szCs w:val="20"/>
        </w:rPr>
        <w:t>.</w:t>
      </w:r>
      <w:r w:rsidR="00CE2D8A">
        <w:rPr>
          <w:rFonts w:ascii="Lato" w:hAnsi="Lato" w:cs="Times New Roman"/>
          <w:color w:val="0070C0"/>
          <w:sz w:val="20"/>
          <w:szCs w:val="20"/>
        </w:rPr>
        <w:t xml:space="preserve"> </w:t>
      </w:r>
    </w:p>
    <w:p w14:paraId="445122FF" w14:textId="343F0003" w:rsidR="00CE2D8A" w:rsidRPr="001E278A" w:rsidRDefault="00CE2D8A" w:rsidP="00CE2D8A">
      <w:pPr>
        <w:spacing w:line="264" w:lineRule="auto"/>
        <w:jc w:val="both"/>
        <w:outlineLvl w:val="0"/>
        <w:rPr>
          <w:rFonts w:ascii="Lato" w:hAnsi="Lato" w:cs="Times New Roman"/>
          <w:sz w:val="20"/>
          <w:szCs w:val="20"/>
        </w:rPr>
      </w:pP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Hasil</w:t>
      </w:r>
      <w:proofErr w:type="spellEnd"/>
      <w:r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Peneliti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berupa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kertas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kerja</w:t>
      </w:r>
      <w:proofErr w:type="spellEnd"/>
      <w:r w:rsidRPr="00CE2D8A">
        <w:rPr>
          <w:rFonts w:ascii="Lato" w:hAnsi="Lato" w:cs="Times New Roman"/>
          <w:sz w:val="20"/>
          <w:szCs w:val="20"/>
        </w:rPr>
        <w:t>/</w:t>
      </w:r>
      <w:proofErr w:type="spellStart"/>
      <w:r w:rsidRPr="00CE2D8A">
        <w:rPr>
          <w:rFonts w:ascii="Lato" w:hAnsi="Lato" w:cs="Times New Roman"/>
          <w:sz w:val="20"/>
          <w:szCs w:val="20"/>
        </w:rPr>
        <w:t>draf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hasil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neliti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CE2D8A">
        <w:rPr>
          <w:rFonts w:ascii="Lato" w:hAnsi="Lato" w:cs="Times New Roman"/>
          <w:sz w:val="20"/>
          <w:szCs w:val="20"/>
        </w:rPr>
        <w:t>dapat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dikembang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lebih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lanjut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menjadi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artikel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jurnal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setelah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mendapat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masu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dari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rekan-re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sejawat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saat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temu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ilmiah</w:t>
      </w:r>
      <w:proofErr w:type="spellEnd"/>
      <w:r w:rsidRPr="00CE2D8A">
        <w:rPr>
          <w:rFonts w:ascii="Lato" w:hAnsi="Lato" w:cs="Times New Roman"/>
          <w:sz w:val="20"/>
          <w:szCs w:val="20"/>
        </w:rPr>
        <w:t>.</w:t>
      </w:r>
      <w:r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Diskursus</w:t>
      </w:r>
      <w:proofErr w:type="spellEnd"/>
      <w:r w:rsidR="00677C74" w:rsidRPr="001E278A">
        <w:rPr>
          <w:rFonts w:ascii="Lato" w:hAnsi="Lato" w:cs="Times New Roman"/>
          <w:color w:val="0070C0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berupa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9605A6" w:rsidRPr="00CE2D8A">
        <w:rPr>
          <w:rFonts w:ascii="Lato" w:hAnsi="Lato" w:cs="Times New Roman"/>
          <w:sz w:val="20"/>
          <w:szCs w:val="20"/>
        </w:rPr>
        <w:t>laporan</w:t>
      </w:r>
      <w:proofErr w:type="spellEnd"/>
      <w:r w:rsidR="009605A6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hasil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penelitian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ataupun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9605A6" w:rsidRPr="00CE2D8A">
        <w:rPr>
          <w:rFonts w:ascii="Lato" w:hAnsi="Lato" w:cs="Times New Roman"/>
          <w:sz w:val="20"/>
          <w:szCs w:val="20"/>
        </w:rPr>
        <w:t>tulisan</w:t>
      </w:r>
      <w:proofErr w:type="spellEnd"/>
      <w:r w:rsidR="009605A6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9605A6" w:rsidRPr="00CE2D8A">
        <w:rPr>
          <w:rFonts w:ascii="Lato" w:hAnsi="Lato" w:cs="Times New Roman"/>
          <w:sz w:val="20"/>
          <w:szCs w:val="20"/>
        </w:rPr>
        <w:t>tentang</w:t>
      </w:r>
      <w:proofErr w:type="spellEnd"/>
      <w:r w:rsidR="009605A6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pemik</w:t>
      </w:r>
      <w:proofErr w:type="spellEnd"/>
      <w:r w:rsidR="00677C74" w:rsidRPr="00CE2D8A">
        <w:rPr>
          <w:rFonts w:ascii="Lato" w:hAnsi="Lato" w:cs="Times New Roman"/>
          <w:sz w:val="20"/>
          <w:szCs w:val="20"/>
          <w:lang w:val="id-ID"/>
        </w:rPr>
        <w:t xml:space="preserve">iran,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titik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berat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pada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r w:rsidR="00677C74" w:rsidRPr="00CE2D8A">
        <w:rPr>
          <w:rFonts w:ascii="Lato" w:hAnsi="Lato" w:cs="Times New Roman"/>
          <w:sz w:val="20"/>
          <w:szCs w:val="20"/>
          <w:lang w:val="id-ID"/>
        </w:rPr>
        <w:t>kritik</w:t>
      </w:r>
      <w:r w:rsidR="00677C74" w:rsidRPr="00CE2D8A">
        <w:rPr>
          <w:rFonts w:ascii="Lato" w:hAnsi="Lato" w:cs="Times New Roman"/>
          <w:sz w:val="20"/>
          <w:szCs w:val="20"/>
          <w:vertAlign w:val="superscript"/>
          <w:lang w:val="id-ID"/>
        </w:rPr>
        <w:t>1</w:t>
      </w:r>
      <w:r w:rsidR="00677C74" w:rsidRPr="00CE2D8A">
        <w:rPr>
          <w:rFonts w:ascii="Lato" w:hAnsi="Lato" w:cs="Times New Roman"/>
          <w:sz w:val="20"/>
          <w:szCs w:val="20"/>
          <w:lang w:val="id-ID"/>
        </w:rPr>
        <w:t xml:space="preserve"> dan/atau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diskusi</w:t>
      </w:r>
      <w:proofErr w:type="spellEnd"/>
      <w:r w:rsidR="00677C74" w:rsidRPr="00CE2D8A">
        <w:rPr>
          <w:rFonts w:ascii="Lato" w:hAnsi="Lato" w:cs="Times New Roman"/>
          <w:sz w:val="20"/>
          <w:szCs w:val="20"/>
          <w:vertAlign w:val="superscript"/>
          <w:lang w:val="id-ID"/>
        </w:rPr>
        <w:t>2</w:t>
      </w:r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tentang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objek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subjek</w:t>
      </w:r>
      <w:proofErr w:type="spellEnd"/>
      <w:r w:rsidR="00677C74" w:rsidRPr="00CE2D8A">
        <w:rPr>
          <w:rFonts w:ascii="Lato" w:hAnsi="Lato" w:cs="Times New Roman"/>
          <w:sz w:val="20"/>
          <w:szCs w:val="20"/>
          <w:lang w:val="id-ID"/>
        </w:rPr>
        <w:t>, dan pernyataan (</w:t>
      </w:r>
      <w:r w:rsidR="00677C74" w:rsidRPr="00CE2D8A">
        <w:rPr>
          <w:rFonts w:ascii="Lato" w:hAnsi="Lato" w:cs="Times New Roman"/>
          <w:i/>
          <w:sz w:val="20"/>
          <w:szCs w:val="20"/>
          <w:lang w:val="id-ID"/>
        </w:rPr>
        <w:t>statement</w:t>
      </w:r>
      <w:r w:rsidR="00677C74" w:rsidRPr="00CE2D8A">
        <w:rPr>
          <w:rFonts w:ascii="Lato" w:hAnsi="Lato" w:cs="Times New Roman"/>
          <w:sz w:val="20"/>
          <w:szCs w:val="20"/>
          <w:lang w:val="id-ID"/>
        </w:rPr>
        <w:t>) tentang objek/subjek tersebut</w:t>
      </w:r>
      <w:r w:rsidR="00125C5E" w:rsidRPr="00CE2D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125C5E" w:rsidRPr="001E278A">
        <w:rPr>
          <w:rFonts w:ascii="Lato" w:hAnsi="Lato" w:cs="Times New Roman"/>
          <w:sz w:val="20"/>
          <w:szCs w:val="20"/>
        </w:rPr>
        <w:t>diperkuat</w:t>
      </w:r>
      <w:proofErr w:type="spellEnd"/>
      <w:r w:rsidR="00125C5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C5E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125C5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rujukan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komprehensif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artikel-artikel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terkini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relevan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argumentasi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bernas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tafsir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handal</w:t>
      </w:r>
      <w:proofErr w:type="spellEnd"/>
      <w:r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berdasar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rspektif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nulis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Metode</w:t>
      </w:r>
      <w:proofErr w:type="spellEnd"/>
      <w:r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Peneliti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berisi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urai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atau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mbahas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tentang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aradigma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CE2D8A">
        <w:rPr>
          <w:rFonts w:ascii="Lato" w:hAnsi="Lato" w:cs="Times New Roman"/>
          <w:sz w:val="20"/>
          <w:szCs w:val="20"/>
        </w:rPr>
        <w:t>pendekat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CE2D8A">
        <w:rPr>
          <w:rFonts w:ascii="Lato" w:hAnsi="Lato" w:cs="Times New Roman"/>
          <w:sz w:val="20"/>
          <w:szCs w:val="20"/>
        </w:rPr>
        <w:t>metode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ngumpul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data, </w:t>
      </w:r>
      <w:proofErr w:type="spellStart"/>
      <w:r w:rsidRPr="00CE2D8A">
        <w:rPr>
          <w:rFonts w:ascii="Lato" w:hAnsi="Lato" w:cs="Times New Roman"/>
          <w:sz w:val="20"/>
          <w:szCs w:val="20"/>
        </w:rPr>
        <w:t>metode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analisis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data, </w:t>
      </w:r>
      <w:proofErr w:type="spellStart"/>
      <w:r w:rsidRPr="00CE2D8A">
        <w:rPr>
          <w:rFonts w:ascii="Lato" w:hAnsi="Lato" w:cs="Times New Roman"/>
          <w:sz w:val="20"/>
          <w:szCs w:val="20"/>
        </w:rPr>
        <w:t>atau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rsoal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metode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neliti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tertentu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CE2D8A">
        <w:rPr>
          <w:rFonts w:ascii="Lato" w:hAnsi="Lato" w:cs="Times New Roman"/>
          <w:sz w:val="20"/>
          <w:szCs w:val="20"/>
        </w:rPr>
        <w:t>disertai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contoh</w:t>
      </w:r>
      <w:proofErr w:type="spellEnd"/>
      <w:r w:rsidRPr="00CE2D8A">
        <w:rPr>
          <w:rFonts w:ascii="Lato" w:hAnsi="Lato" w:cs="Times New Roman"/>
          <w:sz w:val="20"/>
          <w:szCs w:val="20"/>
        </w:rPr>
        <w:t>.</w:t>
      </w:r>
    </w:p>
    <w:p w14:paraId="6C211DD9" w14:textId="5FA3D0D5" w:rsidR="00FB47EA" w:rsidRDefault="0058507E" w:rsidP="000F4CFA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Artikel</w:t>
      </w:r>
      <w:proofErr w:type="spellEnd"/>
      <w:r w:rsidR="00D2181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ditulis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mengikuti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urutan</w:t>
      </w:r>
      <w:proofErr w:type="spellEnd"/>
      <w:r w:rsidR="00D508C8" w:rsidRPr="001E278A">
        <w:rPr>
          <w:rFonts w:ascii="Lato" w:hAnsi="Lato" w:cs="Times New Roman"/>
          <w:sz w:val="20"/>
          <w:szCs w:val="20"/>
        </w:rPr>
        <w:t>:</w:t>
      </w:r>
      <w:r w:rsidR="00FB47E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pendahuluan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(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FC7D06"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="00FC7D06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C7D06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tujuan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>)</w:t>
      </w:r>
      <w:r w:rsidR="00FB47E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3B5EA0" w:rsidRPr="001E278A">
        <w:rPr>
          <w:rFonts w:ascii="Lato" w:hAnsi="Lato" w:cs="Times New Roman"/>
          <w:sz w:val="20"/>
          <w:szCs w:val="20"/>
        </w:rPr>
        <w:t xml:space="preserve"> </w:t>
      </w:r>
      <w:r w:rsidR="00677C74" w:rsidRPr="001E278A">
        <w:rPr>
          <w:rFonts w:ascii="Lato" w:hAnsi="Lato" w:cs="Times New Roman"/>
          <w:sz w:val="20"/>
          <w:szCs w:val="20"/>
        </w:rPr>
        <w:t>(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pengumpulan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data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 data</w:t>
      </w:r>
      <w:r w:rsidR="00677C74" w:rsidRPr="001E278A">
        <w:rPr>
          <w:rFonts w:ascii="Lato" w:hAnsi="Lato" w:cs="Times New Roman"/>
          <w:sz w:val="20"/>
          <w:szCs w:val="20"/>
        </w:rPr>
        <w:t>)</w:t>
      </w:r>
      <w:r w:rsidR="00FB47E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3B5EA0"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="003B5EA0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B5EA0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3B5EA0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B5EA0" w:rsidRPr="001E278A">
        <w:rPr>
          <w:rFonts w:ascii="Lato" w:hAnsi="Lato" w:cs="Times New Roman"/>
          <w:sz w:val="20"/>
          <w:szCs w:val="20"/>
        </w:rPr>
        <w:t>pembahasan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>,</w:t>
      </w:r>
      <w:r w:rsidR="00734F8D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B5EA0" w:rsidRPr="001E278A">
        <w:rPr>
          <w:rFonts w:ascii="Lato" w:hAnsi="Lato" w:cs="Times New Roman"/>
          <w:sz w:val="20"/>
          <w:szCs w:val="20"/>
        </w:rPr>
        <w:t>sert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kesimpulan</w:t>
      </w:r>
      <w:proofErr w:type="spellEnd"/>
      <w:r w:rsidR="008F2498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Urut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ulis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ama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sub-</w:t>
      </w:r>
      <w:proofErr w:type="spellStart"/>
      <w:r w:rsidRPr="001E278A">
        <w:rPr>
          <w:rFonts w:ascii="Lato" w:hAnsi="Lato" w:cs="Times New Roman"/>
          <w:sz w:val="20"/>
          <w:szCs w:val="20"/>
        </w:rPr>
        <w:t>bab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ida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har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proofErr w:type="gramStart"/>
      <w:r w:rsidRPr="001E278A">
        <w:rPr>
          <w:rFonts w:ascii="Lato" w:hAnsi="Lato" w:cs="Times New Roman"/>
          <w:sz w:val="20"/>
          <w:szCs w:val="20"/>
        </w:rPr>
        <w:t>sama</w:t>
      </w:r>
      <w:proofErr w:type="spellEnd"/>
      <w:proofErr w:type="gram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508C8" w:rsidRPr="001E278A">
        <w:rPr>
          <w:rFonts w:ascii="Lato" w:hAnsi="Lato" w:cs="Times New Roman"/>
          <w:sz w:val="20"/>
          <w:szCs w:val="20"/>
        </w:rPr>
        <w:t>seperti</w:t>
      </w:r>
      <w:proofErr w:type="spellEnd"/>
      <w:r w:rsidR="00D508C8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D508C8" w:rsidRPr="001E278A">
        <w:rPr>
          <w:rFonts w:ascii="Lato" w:hAnsi="Lato" w:cs="Times New Roman"/>
          <w:sz w:val="20"/>
          <w:szCs w:val="20"/>
        </w:rPr>
        <w:t>tertulis</w:t>
      </w:r>
      <w:proofErr w:type="spellEnd"/>
      <w:r w:rsidR="00D508C8" w:rsidRPr="001E278A">
        <w:rPr>
          <w:rFonts w:ascii="Lato" w:hAnsi="Lato" w:cs="Times New Roman"/>
          <w:sz w:val="20"/>
          <w:szCs w:val="20"/>
        </w:rPr>
        <w:t xml:space="preserve"> di </w:t>
      </w:r>
      <w:r w:rsidRPr="001E278A">
        <w:rPr>
          <w:rFonts w:ascii="Lato" w:hAnsi="Lato" w:cs="Times New Roman"/>
          <w:sz w:val="20"/>
          <w:szCs w:val="20"/>
        </w:rPr>
        <w:t xml:space="preserve">template </w:t>
      </w:r>
      <w:proofErr w:type="spellStart"/>
      <w:r w:rsidRPr="001E278A">
        <w:rPr>
          <w:rFonts w:ascii="Lato" w:hAnsi="Lato" w:cs="Times New Roman"/>
          <w:sz w:val="20"/>
          <w:szCs w:val="20"/>
        </w:rPr>
        <w:t>in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penul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entu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urut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ama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5028B8" w:rsidRPr="001E278A">
        <w:rPr>
          <w:rFonts w:ascii="Lato" w:hAnsi="Lato" w:cs="Times New Roman"/>
          <w:sz w:val="20"/>
          <w:szCs w:val="20"/>
        </w:rPr>
        <w:t>mengikut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mikir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asing-masing</w:t>
      </w:r>
      <w:proofErr w:type="spellEnd"/>
      <w:r w:rsidR="00BB3AB0" w:rsidRPr="001E278A">
        <w:rPr>
          <w:rFonts w:ascii="Lato" w:hAnsi="Lato" w:cs="Times New Roman"/>
          <w:sz w:val="20"/>
          <w:szCs w:val="20"/>
        </w:rPr>
        <w:t>.</w:t>
      </w:r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Contoh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penataan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tabel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, diagram,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gambar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dilihat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tabel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1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2,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diagram/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gambar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1, 2,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3.  </w:t>
      </w:r>
    </w:p>
    <w:p w14:paraId="5807340A" w14:textId="34E94FC8" w:rsidR="00BD4959" w:rsidRPr="00CE2D8A" w:rsidRDefault="00BD4959" w:rsidP="00BD4959">
      <w:pPr>
        <w:spacing w:line="264" w:lineRule="auto"/>
        <w:rPr>
          <w:rFonts w:ascii="Lato" w:hAnsi="Lato" w:cs="Times New Roman"/>
          <w:bCs/>
          <w:sz w:val="16"/>
          <w:szCs w:val="16"/>
        </w:rPr>
      </w:pPr>
      <w:proofErr w:type="spellStart"/>
      <w:r w:rsidRPr="00CE2D8A">
        <w:rPr>
          <w:rFonts w:ascii="Lato" w:hAnsi="Lato" w:cs="Times New Roman"/>
          <w:bCs/>
          <w:sz w:val="16"/>
          <w:szCs w:val="16"/>
        </w:rPr>
        <w:t>Catatan</w:t>
      </w:r>
      <w:proofErr w:type="spellEnd"/>
      <w:r w:rsidR="00CE2D8A">
        <w:rPr>
          <w:rFonts w:ascii="Lato" w:hAnsi="Lato" w:cs="Times New Roman"/>
          <w:bCs/>
          <w:sz w:val="16"/>
          <w:szCs w:val="16"/>
        </w:rPr>
        <w:t>:</w:t>
      </w:r>
    </w:p>
    <w:p w14:paraId="79F01F6D" w14:textId="1B46407F" w:rsidR="00CE2D8A" w:rsidRPr="00CE2D8A" w:rsidRDefault="00CE2D8A" w:rsidP="00BD4959">
      <w:pPr>
        <w:spacing w:line="264" w:lineRule="auto"/>
        <w:rPr>
          <w:rFonts w:ascii="Lato" w:hAnsi="Lato" w:cs="Times New Roman"/>
          <w:bCs/>
          <w:sz w:val="16"/>
          <w:szCs w:val="16"/>
        </w:rPr>
      </w:pPr>
      <w:r w:rsidRPr="00CE2D8A">
        <w:rPr>
          <w:rFonts w:ascii="Lato" w:hAnsi="Lato" w:cs="Times New Roman"/>
          <w:bCs/>
          <w:noProof/>
          <w:sz w:val="20"/>
          <w:szCs w:val="20"/>
          <w:lang w:eastAsia="en-US"/>
        </w:rPr>
        <mc:AlternateContent>
          <mc:Choice Requires="wps">
            <w:drawing>
              <wp:anchor distT="71755" distB="71755" distL="71755" distR="71755" simplePos="0" relativeHeight="251746304" behindDoc="0" locked="0" layoutInCell="1" allowOverlap="1" wp14:anchorId="141D4265" wp14:editId="71250979">
                <wp:simplePos x="0" y="0"/>
                <wp:positionH relativeFrom="margin">
                  <wp:align>right</wp:align>
                </wp:positionH>
                <wp:positionV relativeFrom="margin">
                  <wp:posOffset>7393305</wp:posOffset>
                </wp:positionV>
                <wp:extent cx="6119495" cy="1841500"/>
                <wp:effectExtent l="0" t="0" r="0" b="0"/>
                <wp:wrapSquare wrapText="bothSides"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19495" cy="18415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66DC771" w14:textId="77777777" w:rsidR="00315FC7" w:rsidRPr="00C52A6B" w:rsidRDefault="00315FC7" w:rsidP="002C1AEE">
                            <w:pPr>
                              <w:spacing w:line="240" w:lineRule="auto"/>
                              <w:jc w:val="both"/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="00DE432E"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1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tera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tuli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ata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ceta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eb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Border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hany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border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horisont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tanp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border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vertik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pat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buat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e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ksim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e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(14</w:t>
                            </w:r>
                            <w:proofErr w:type="gram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,2</w:t>
                            </w:r>
                            <w:proofErr w:type="gram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cm)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eper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conto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n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suk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judu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la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mudah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os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una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menu ‘Format’ ya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d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an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ta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plika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sWord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at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os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li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an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ili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‘Format Shape’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atu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detail-detail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mpil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</w:p>
                          <w:tbl>
                            <w:tblPr>
                              <w:tblOverlap w:val="never"/>
                              <w:tblW w:w="9242" w:type="dxa"/>
                              <w:jc w:val="center"/>
                              <w:tblLook w:val="04A0" w:firstRow="1" w:lastRow="0" w:firstColumn="1" w:lastColumn="0" w:noHBand="0" w:noVBand="1"/>
                            </w:tblPr>
                            <w:tblGrid>
                              <w:gridCol w:w="442"/>
                              <w:gridCol w:w="1100"/>
                              <w:gridCol w:w="1100"/>
                              <w:gridCol w:w="1100"/>
                              <w:gridCol w:w="1100"/>
                              <w:gridCol w:w="1100"/>
                              <w:gridCol w:w="1100"/>
                              <w:gridCol w:w="1100"/>
                              <w:gridCol w:w="1100"/>
                            </w:tblGrid>
                            <w:tr w:rsidR="002C1AEE" w:rsidRPr="001E278A" w14:paraId="38635ED3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C89211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No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53C6CCB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1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0CA94BA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2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55C7E2B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3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705258C7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4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224CE9E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5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791754D8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6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0F1ECD52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6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BB7772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6</w:t>
                                  </w:r>
                                </w:p>
                              </w:tc>
                            </w:tr>
                            <w:tr w:rsidR="002C1AEE" w:rsidRPr="001E278A" w14:paraId="250C86FD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73992F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6C76D5C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BBB50A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C1184D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6721D6B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837F81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6344AC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0F25099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AED84CE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58B1CC8D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CA35B91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1FCCAB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9F92D23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7457813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F1C3B01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91087D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6A38A503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A1F56BC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F4F1A5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7B1F565F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801145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C77172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FBF946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3ABE79E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4E1497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1CCA63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7310433F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1F0B07C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9AF74C5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578E1A75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7C416C2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74DFE95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D06A2B7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29D1BA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03B837B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762FD208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39980A2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2E886E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D8CA47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72C4CB0D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199E14F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7654F45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49ECD0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B2D5FE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6C4D99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08DB4F72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60836BA1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CC4E791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8F4649E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1EC8B8C0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2AEA0C5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05A608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26363FB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A38099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2D426C5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FE0094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0D13ECB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6629C3B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0105CE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314849E2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5646562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7922CF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DD36A0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2966847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F2B435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9C20D88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048E007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6B4717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6372418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</w:tbl>
                          <w:p w14:paraId="3D473047" w14:textId="77777777" w:rsidR="00315FC7" w:rsidRPr="001E278A" w:rsidRDefault="00315FC7" w:rsidP="00315FC7">
                            <w:pPr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0" tIns="72000" rIns="0" bIns="72000" anchor="t" anchorCtr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41D4265" id="_x0000_s1028" type="#_x0000_t202" style="position:absolute;margin-left:430.65pt;margin-top:582.15pt;width:481.85pt;height:145pt;z-index:251746304;visibility:visible;mso-wrap-style:square;mso-width-percent:0;mso-height-percent:0;mso-wrap-distance-left:5.65pt;mso-wrap-distance-top:5.65pt;mso-wrap-distance-right:5.65pt;mso-wrap-distance-bottom:5.65pt;mso-position-horizontal:right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" filled="f" stroked="f">
                <v:textbox inset="0,2mm,0,2mm">
                  <w:txbxContent>
                    <w:p w14:paraId="666DC771" w14:textId="77777777" w:rsidR="00315FC7" w:rsidRPr="00C52A6B" w:rsidRDefault="00315FC7" w:rsidP="002C1AEE">
                      <w:pPr>
                        <w:spacing w:line="240" w:lineRule="auto"/>
                        <w:jc w:val="both"/>
                        <w:rPr>
                          <w:rFonts w:ascii="Lato" w:hAnsi="Lato" w:cs="Times New Roman"/>
                          <w:sz w:val="16"/>
                          <w:szCs w:val="16"/>
                        </w:rPr>
                      </w:pPr>
                      <w:proofErr w:type="spellStart"/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 </w:t>
                      </w:r>
                      <w:r w:rsidR="00DE432E"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1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Nam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Nam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eterang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itulis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di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atas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Nam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icetak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eba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Border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hany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border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horisonta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,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tanp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border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vertika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apat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ibuat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eng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lebar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aksima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selebar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olom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(14</w:t>
                      </w:r>
                      <w:proofErr w:type="gram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,2</w:t>
                      </w:r>
                      <w:proofErr w:type="gram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cm)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Seperti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contoh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ini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,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asukk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judu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e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alam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untuk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emudahk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enempat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osisi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Gunak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menu ‘Format’ yang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ad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di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an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atas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aplikasi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sWord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untuk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enat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enempat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osisi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lik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an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ilih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‘Format Shape’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untuk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engatur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detail-detail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mpil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</w:p>
                    <w:tbl>
                      <w:tblPr>
                        <w:tblOverlap w:val="never"/>
                        <w:tblW w:w="9242" w:type="dxa"/>
                        <w:jc w:val="center"/>
                        <w:tblLook w:val="04A0" w:firstRow="1" w:lastRow="0" w:firstColumn="1" w:lastColumn="0" w:noHBand="0" w:noVBand="1"/>
                      </w:tblPr>
                      <w:tblGrid>
                        <w:gridCol w:w="442"/>
                        <w:gridCol w:w="1100"/>
                        <w:gridCol w:w="1100"/>
                        <w:gridCol w:w="1100"/>
                        <w:gridCol w:w="1100"/>
                        <w:gridCol w:w="1100"/>
                        <w:gridCol w:w="1100"/>
                        <w:gridCol w:w="1100"/>
                        <w:gridCol w:w="1100"/>
                      </w:tblGrid>
                      <w:tr w:rsidR="002C1AEE" w:rsidRPr="001E278A" w14:paraId="38635ED3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C89211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No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53C6CCB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1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0CA94BA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2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55C7E2B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3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705258C7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4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2224CE9E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5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791754D8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6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0F1ECD52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6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2BB7772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6</w:t>
                            </w:r>
                          </w:p>
                        </w:tc>
                      </w:tr>
                      <w:tr w:rsidR="002C1AEE" w:rsidRPr="001E278A" w14:paraId="250C86FD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73992F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6C76D5C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BBB50A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C1184D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6721D6B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837F81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6344AC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0F25099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AED84CE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58B1CC8D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CA35B91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1FCCAB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9F92D23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7457813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F1C3B01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91087D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6A38A503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A1F56BC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F4F1A5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7B1F565F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801145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C77172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FBF946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3ABE79E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44E1497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1CCA63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7310433F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1F0B07C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9AF74C5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578E1A75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7C416C2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74DFE95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D06A2B7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29D1BA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03B837B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762FD208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239980A2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2E886E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D8CA47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72C4CB0D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199E14F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7654F45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49ECD0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B2D5FE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46C4D99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08DB4F72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60836BA1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2CC4E791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8F4649E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1EC8B8C0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2AEA0C5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05A608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26363FB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A38099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22D426C5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FE0094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0D13ECB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46629C3B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0105CE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314849E2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5646562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7922CF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DD36A0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2966847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F2B435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9C20D88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048E007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6B4717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6372418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</w:tbl>
                    <w:p w14:paraId="3D473047" w14:textId="77777777" w:rsidR="00315FC7" w:rsidRPr="001E278A" w:rsidRDefault="00315FC7" w:rsidP="00315FC7">
                      <w:pPr>
                        <w:rPr>
                          <w:rFonts w:ascii="Lato" w:hAnsi="Lato" w:cs="Times New Roman"/>
                          <w:sz w:val="16"/>
                          <w:szCs w:val="16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Pr="00CE2D8A">
        <w:rPr>
          <w:rFonts w:ascii="Lato" w:hAnsi="Lato" w:cs="Times New Roman"/>
          <w:bCs/>
          <w:sz w:val="16"/>
          <w:szCs w:val="16"/>
          <w:vertAlign w:val="superscript"/>
          <w:lang w:val="id-ID"/>
        </w:rPr>
        <w:t>1</w:t>
      </w:r>
      <w:r w:rsidRPr="00CE2D8A">
        <w:rPr>
          <w:rFonts w:ascii="Lato" w:hAnsi="Lato" w:cs="Times New Roman"/>
          <w:bCs/>
          <w:sz w:val="16"/>
          <w:szCs w:val="16"/>
          <w:lang w:val="id-ID"/>
        </w:rPr>
        <w:t xml:space="preserve"> Cenderung memberikan penilaian spt hakikat, manfaat, kelebihan/kekurangan, positif/negatif. </w:t>
      </w:r>
      <w:r w:rsidRPr="00CE2D8A">
        <w:rPr>
          <w:rFonts w:ascii="Lato" w:hAnsi="Lato" w:cs="Times New Roman"/>
          <w:bCs/>
          <w:sz w:val="16"/>
          <w:szCs w:val="16"/>
          <w:lang w:val="id-ID"/>
        </w:rPr>
        <w:br/>
      </w:r>
      <w:r w:rsidRPr="00CE2D8A">
        <w:rPr>
          <w:rFonts w:ascii="Lato" w:hAnsi="Lato" w:cs="Times New Roman"/>
          <w:bCs/>
          <w:sz w:val="16"/>
          <w:szCs w:val="16"/>
          <w:vertAlign w:val="superscript"/>
          <w:lang w:val="id-ID"/>
        </w:rPr>
        <w:t>2</w:t>
      </w:r>
      <w:r w:rsidRPr="00CE2D8A">
        <w:rPr>
          <w:rFonts w:ascii="Lato" w:hAnsi="Lato" w:cs="Times New Roman"/>
          <w:bCs/>
          <w:sz w:val="16"/>
          <w:szCs w:val="16"/>
          <w:lang w:val="id-ID"/>
        </w:rPr>
        <w:t xml:space="preserve"> Cenderung netral dan mengelaborasi persoalan tertentu.</w:t>
      </w:r>
    </w:p>
    <w:p w14:paraId="4D830066" w14:textId="77777777" w:rsidR="00C90C2B" w:rsidRPr="001E278A" w:rsidRDefault="00677C74" w:rsidP="00FB405B">
      <w:pPr>
        <w:spacing w:line="264" w:lineRule="auto"/>
        <w:jc w:val="both"/>
        <w:outlineLvl w:val="0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b/>
          <w:sz w:val="20"/>
          <w:szCs w:val="20"/>
        </w:rPr>
        <w:t>Pen</w:t>
      </w:r>
      <w:r w:rsidR="00904BC5" w:rsidRPr="001E278A">
        <w:rPr>
          <w:rFonts w:ascii="Lato" w:hAnsi="Lato" w:cs="Times New Roman"/>
          <w:b/>
          <w:sz w:val="20"/>
          <w:szCs w:val="20"/>
        </w:rPr>
        <w:t>gantar</w:t>
      </w:r>
      <w:proofErr w:type="spellEnd"/>
    </w:p>
    <w:p w14:paraId="35B3188E" w14:textId="77777777" w:rsidR="006B39B1" w:rsidRPr="001E278A" w:rsidRDefault="006B39B1" w:rsidP="00EC79AF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Jela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latar-belakang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FC7D06"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="00FC7D06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C7D06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8F2498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masalah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tuju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eberapa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aragraf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awal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en</w:t>
      </w:r>
      <w:r w:rsidR="00960669" w:rsidRPr="001E278A">
        <w:rPr>
          <w:rFonts w:ascii="Lato" w:hAnsi="Lato" w:cs="Times New Roman"/>
          <w:sz w:val="20"/>
          <w:szCs w:val="20"/>
        </w:rPr>
        <w:t>gan</w:t>
      </w:r>
      <w:r w:rsidR="005028B8" w:rsidRPr="001E278A">
        <w:rPr>
          <w:rFonts w:ascii="Lato" w:hAnsi="Lato" w:cs="Times New Roman"/>
          <w:sz w:val="20"/>
          <w:szCs w:val="20"/>
        </w:rPr>
        <w:t>t</w:t>
      </w:r>
      <w:r w:rsidR="00960669" w:rsidRPr="001E278A">
        <w:rPr>
          <w:rFonts w:ascii="Lato" w:hAnsi="Lato" w:cs="Times New Roman"/>
          <w:sz w:val="20"/>
          <w:szCs w:val="20"/>
        </w:rPr>
        <w:t>ar</w:t>
      </w:r>
      <w:proofErr w:type="spellEnd"/>
      <w:r w:rsidR="00B026BD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B026BD" w:rsidRPr="001E278A">
        <w:rPr>
          <w:rFonts w:ascii="Lato" w:hAnsi="Lato" w:cs="Times New Roman"/>
          <w:sz w:val="20"/>
          <w:szCs w:val="20"/>
        </w:rPr>
        <w:t>menjelaskan</w:t>
      </w:r>
      <w:proofErr w:type="spellEnd"/>
      <w:r w:rsidR="00B026BD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B026BD" w:rsidRPr="001E278A">
        <w:rPr>
          <w:rFonts w:ascii="Lato" w:hAnsi="Lato" w:cs="Times New Roman"/>
          <w:sz w:val="20"/>
          <w:szCs w:val="20"/>
        </w:rPr>
        <w:t>p</w:t>
      </w:r>
      <w:r w:rsidR="008F2498" w:rsidRPr="001E278A">
        <w:rPr>
          <w:rFonts w:ascii="Lato" w:hAnsi="Lato" w:cs="Times New Roman"/>
          <w:sz w:val="20"/>
          <w:szCs w:val="20"/>
        </w:rPr>
        <w:t>ersoal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latar-belakang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tersebut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eberapa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aragraf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erikutnya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menjelask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C7D06"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="00FC7D06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B12432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erisi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erkembang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engetahu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terkini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secara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langsung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904BC5" w:rsidRPr="001E278A">
        <w:rPr>
          <w:rFonts w:ascii="Lato" w:hAnsi="Lato" w:cs="Times New Roman"/>
          <w:sz w:val="20"/>
          <w:szCs w:val="20"/>
        </w:rPr>
        <w:t>relev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diangkat</w:t>
      </w:r>
      <w:proofErr w:type="spellEnd"/>
      <w:r w:rsidR="00F671AB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aragraf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terakhir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dari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5028B8" w:rsidRPr="001E278A">
        <w:rPr>
          <w:rFonts w:ascii="Lato" w:hAnsi="Lato" w:cs="Times New Roman"/>
          <w:sz w:val="20"/>
          <w:szCs w:val="20"/>
        </w:rPr>
        <w:t>pe</w:t>
      </w:r>
      <w:r w:rsidR="00960669" w:rsidRPr="001E278A">
        <w:rPr>
          <w:rFonts w:ascii="Lato" w:hAnsi="Lato" w:cs="Times New Roman"/>
          <w:sz w:val="20"/>
          <w:szCs w:val="20"/>
        </w:rPr>
        <w:t>ngantar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erisi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masalahan</w:t>
      </w:r>
      <w:proofErr w:type="spellEnd"/>
      <w:r w:rsidR="008F2498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8F2498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34E4B" w:rsidRPr="001E278A">
        <w:rPr>
          <w:rFonts w:ascii="Lato" w:hAnsi="Lato" w:cs="Times New Roman"/>
          <w:sz w:val="20"/>
          <w:szCs w:val="20"/>
        </w:rPr>
        <w:t>deskripsi</w:t>
      </w:r>
      <w:proofErr w:type="spellEnd"/>
      <w:r w:rsidR="00D34E4B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tuju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>.</w:t>
      </w:r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</w:p>
    <w:p w14:paraId="32C1CEB6" w14:textId="77777777" w:rsidR="00C05E51" w:rsidRPr="001E278A" w:rsidRDefault="00C05E51" w:rsidP="00C05E51">
      <w:pPr>
        <w:spacing w:line="264" w:lineRule="auto"/>
        <w:jc w:val="both"/>
        <w:outlineLvl w:val="0"/>
        <w:rPr>
          <w:rFonts w:ascii="Lato" w:hAnsi="Lato" w:cs="Times New Roman"/>
          <w:b/>
          <w:sz w:val="20"/>
          <w:szCs w:val="20"/>
        </w:rPr>
      </w:pPr>
      <w:proofErr w:type="spellStart"/>
      <w:r w:rsidRPr="001E278A">
        <w:rPr>
          <w:rFonts w:ascii="Lato" w:hAnsi="Lato" w:cs="Times New Roman"/>
          <w:b/>
          <w:sz w:val="20"/>
          <w:szCs w:val="20"/>
        </w:rPr>
        <w:t>Metode</w:t>
      </w:r>
      <w:proofErr w:type="spellEnd"/>
      <w:r w:rsidRPr="001E278A">
        <w:rPr>
          <w:rFonts w:ascii="Lato" w:hAnsi="Lato" w:cs="Times New Roman"/>
          <w:b/>
          <w:sz w:val="20"/>
          <w:szCs w:val="20"/>
        </w:rPr>
        <w:t xml:space="preserve"> </w:t>
      </w:r>
    </w:p>
    <w:p w14:paraId="5023EEC3" w14:textId="047F1B48" w:rsidR="00C05E51" w:rsidRPr="001E278A" w:rsidRDefault="00C05E51" w:rsidP="00C05E51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n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apabil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perlu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jela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spektif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paradigm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menaung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sepert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social-constructivism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r w:rsidRPr="001E278A">
        <w:rPr>
          <w:rFonts w:ascii="Lato" w:hAnsi="Lato" w:cs="Times New Roman"/>
          <w:i/>
          <w:sz w:val="20"/>
          <w:szCs w:val="20"/>
        </w:rPr>
        <w:t>post-positivism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r w:rsidRPr="001E278A">
        <w:rPr>
          <w:rFonts w:ascii="Lato" w:hAnsi="Lato" w:cs="Times New Roman"/>
          <w:i/>
          <w:sz w:val="20"/>
          <w:szCs w:val="20"/>
        </w:rPr>
        <w:t>pragmatism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 xml:space="preserve">advocacy/participatory, </w:t>
      </w:r>
      <w:proofErr w:type="spellStart"/>
      <w:r w:rsidRPr="001E278A">
        <w:rPr>
          <w:rFonts w:ascii="Lato" w:hAnsi="Lato" w:cs="Times New Roman"/>
          <w:sz w:val="20"/>
          <w:szCs w:val="20"/>
        </w:rPr>
        <w:t>sert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diguna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: </w:t>
      </w:r>
      <w:proofErr w:type="spellStart"/>
      <w:r w:rsidRPr="001E278A">
        <w:rPr>
          <w:rFonts w:ascii="Lato" w:hAnsi="Lato" w:cs="Times New Roman"/>
          <w:sz w:val="20"/>
          <w:szCs w:val="20"/>
        </w:rPr>
        <w:t>kualitatif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kuantitatif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mixed-method</w:t>
      </w:r>
      <w:r w:rsidR="007E07A8">
        <w:rPr>
          <w:rFonts w:ascii="Lato" w:hAnsi="Lato" w:cs="Times New Roman"/>
          <w:i/>
          <w:sz w:val="20"/>
          <w:szCs w:val="20"/>
        </w:rPr>
        <w:t xml:space="preserve"> </w:t>
      </w:r>
      <w:r w:rsidR="007E07A8">
        <w:rPr>
          <w:rFonts w:ascii="Lato" w:hAnsi="Lato" w:cs="Times New Roman"/>
          <w:i/>
          <w:sz w:val="20"/>
          <w:szCs w:val="20"/>
        </w:rPr>
        <w:fldChar w:fldCharType="begin" w:fldLock="1"/>
      </w:r>
      <w:r w:rsidR="007E07A8">
        <w:rPr>
          <w:rFonts w:ascii="Lato" w:hAnsi="Lato" w:cs="Times New Roman"/>
          <w:i/>
          <w:sz w:val="20"/>
          <w:szCs w:val="20"/>
        </w:rPr>
        <w:instrText>ADDIN CSL_CITATION {"citationItems":[{"id":"ITEM-1","itemData":{"author":[{"dropping-particle":"","family":"J.A. Cresswell","given":"","non-dropping-particle":"","parse-names":false,"suffix":""}],"edition":"3rd","id":"ITEM-1","issued":{"date-parts":[["2008"]]},"publisher":"Pearson Prentice Hall","publisher-place":"USA","title":"Educational Research: Planning, Conducting, and Evaluating Quantitative and Qualitative Research","type":"book"},"uris":["http://www.mendeley.com/documents/?uuid=101aa52e-9edb-4df3-9ca6-b9777726a2d4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7E07A8">
        <w:rPr>
          <w:rFonts w:ascii="Lato" w:hAnsi="Lato" w:cs="Times New Roman"/>
          <w:i/>
          <w:sz w:val="20"/>
          <w:szCs w:val="20"/>
        </w:rPr>
        <w:fldChar w:fldCharType="separate"/>
      </w:r>
      <w:r w:rsidR="007E07A8" w:rsidRPr="007E07A8">
        <w:rPr>
          <w:rFonts w:ascii="Lato" w:hAnsi="Lato" w:cs="Times New Roman"/>
          <w:noProof/>
          <w:sz w:val="20"/>
          <w:szCs w:val="20"/>
        </w:rPr>
        <w:t>[1]</w:t>
      </w:r>
      <w:r w:rsidR="007E07A8">
        <w:rPr>
          <w:rFonts w:ascii="Lato" w:hAnsi="Lato" w:cs="Times New Roman"/>
          <w:i/>
          <w:sz w:val="20"/>
          <w:szCs w:val="20"/>
        </w:rPr>
        <w:fldChar w:fldCharType="end"/>
      </w:r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Penul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jug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jela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kategor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sif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: </w:t>
      </w:r>
      <w:proofErr w:type="spellStart"/>
      <w:r w:rsidRPr="001E278A">
        <w:rPr>
          <w:rFonts w:ascii="Lato" w:hAnsi="Lato" w:cs="Times New Roman"/>
          <w:sz w:val="20"/>
          <w:szCs w:val="20"/>
        </w:rPr>
        <w:t>deskriptif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eksploratif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eksplanatori</w:t>
      </w:r>
      <w:proofErr w:type="spellEnd"/>
      <w:r w:rsidR="00E663E9">
        <w:rPr>
          <w:rFonts w:ascii="Lato" w:hAnsi="Lato" w:cs="Times New Roman"/>
          <w:sz w:val="20"/>
          <w:szCs w:val="20"/>
        </w:rPr>
        <w:t xml:space="preserve"> [3]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dekat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diguna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: </w:t>
      </w:r>
      <w:r w:rsidRPr="001E278A">
        <w:rPr>
          <w:rFonts w:ascii="Lato" w:hAnsi="Lato" w:cs="Times New Roman"/>
          <w:i/>
          <w:sz w:val="20"/>
          <w:szCs w:val="20"/>
        </w:rPr>
        <w:t>narrative research, phenomenology, grounded theory, ethnography,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case-study</w:t>
      </w:r>
      <w:r w:rsidR="00E663E9">
        <w:rPr>
          <w:rFonts w:ascii="Lato" w:hAnsi="Lato" w:cs="Times New Roman"/>
          <w:sz w:val="20"/>
          <w:szCs w:val="20"/>
        </w:rPr>
        <w:t xml:space="preserve"> [2]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correlational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r w:rsidRPr="001E278A">
        <w:rPr>
          <w:rFonts w:ascii="Lato" w:hAnsi="Lato" w:cs="Times New Roman"/>
          <w:i/>
          <w:sz w:val="20"/>
          <w:szCs w:val="20"/>
        </w:rPr>
        <w:t>experimental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pu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quasi-experimental research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r w:rsidR="00E663E9">
        <w:rPr>
          <w:rFonts w:ascii="Lato" w:hAnsi="Lato" w:cs="Times New Roman"/>
          <w:sz w:val="20"/>
          <w:szCs w:val="20"/>
        </w:rPr>
        <w:t>[3].</w:t>
      </w:r>
    </w:p>
    <w:p w14:paraId="0D8B9618" w14:textId="77777777" w:rsidR="00150469" w:rsidRPr="001E278A" w:rsidRDefault="00150469" w:rsidP="00C05E51">
      <w:pPr>
        <w:spacing w:line="264" w:lineRule="auto"/>
        <w:jc w:val="both"/>
        <w:outlineLvl w:val="0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lastRenderedPageBreak/>
        <w:t>Metode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gumpul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Data</w:t>
      </w:r>
    </w:p>
    <w:p w14:paraId="3F09D5BC" w14:textId="02352FC5" w:rsidR="00364680" w:rsidRPr="001E278A" w:rsidRDefault="00150469" w:rsidP="00364680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CE2D8A">
        <w:rPr>
          <w:rFonts w:ascii="Lato" w:hAnsi="Lato" w:cs="Times New Roman"/>
          <w:sz w:val="20"/>
          <w:szCs w:val="20"/>
        </w:rPr>
        <w:t>Jelas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metode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ngumpul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data yang </w:t>
      </w:r>
      <w:proofErr w:type="spellStart"/>
      <w:r w:rsidRPr="00CE2D8A">
        <w:rPr>
          <w:rFonts w:ascii="Lato" w:hAnsi="Lato" w:cs="Times New Roman"/>
          <w:sz w:val="20"/>
          <w:szCs w:val="20"/>
        </w:rPr>
        <w:t>diguna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CE2D8A">
        <w:rPr>
          <w:rFonts w:ascii="Lato" w:hAnsi="Lato" w:cs="Times New Roman"/>
          <w:sz w:val="20"/>
          <w:szCs w:val="20"/>
        </w:rPr>
        <w:t>misalnya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surve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(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komunikas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orang lain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mendengar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>)</w:t>
      </w:r>
      <w:r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CE2D8A">
        <w:rPr>
          <w:rFonts w:ascii="Lato" w:hAnsi="Lato" w:cs="Times New Roman"/>
          <w:sz w:val="20"/>
          <w:szCs w:val="20"/>
        </w:rPr>
        <w:t>observas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(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interaks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objek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>/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subjek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melihat</w:t>
      </w:r>
      <w:proofErr w:type="spellEnd"/>
      <w:r w:rsidR="003D1B91" w:rsidRPr="00CE2D8A">
        <w:rPr>
          <w:rFonts w:ascii="Lato" w:hAnsi="Lato" w:cs="Times New Roman"/>
          <w:sz w:val="20"/>
          <w:szCs w:val="20"/>
        </w:rPr>
        <w:t>/</w:t>
      </w:r>
      <w:proofErr w:type="spellStart"/>
      <w:r w:rsidR="003D1B91" w:rsidRPr="00CE2D8A">
        <w:rPr>
          <w:rFonts w:ascii="Lato" w:hAnsi="Lato" w:cs="Times New Roman"/>
          <w:sz w:val="20"/>
          <w:szCs w:val="20"/>
        </w:rPr>
        <w:t>mengamat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>)</w:t>
      </w:r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atau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arsip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(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peta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foto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buku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jurnal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ll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ipaham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membaca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>)</w:t>
      </w:r>
      <w:r w:rsidRPr="00CE2D8A">
        <w:rPr>
          <w:rFonts w:ascii="Lato" w:hAnsi="Lato" w:cs="Times New Roman"/>
          <w:sz w:val="20"/>
          <w:szCs w:val="20"/>
        </w:rPr>
        <w:t xml:space="preserve">, </w:t>
      </w:r>
      <w:r w:rsidR="00C52A6B" w:rsidRPr="001E278A">
        <w:rPr>
          <w:rFonts w:ascii="Lato" w:hAnsi="Lato" w:cs="Times New Roman"/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769856" behindDoc="0" locked="0" layoutInCell="1" allowOverlap="1" wp14:anchorId="628A0F76" wp14:editId="41C1B0D8">
                <wp:simplePos x="0" y="0"/>
                <wp:positionH relativeFrom="margin">
                  <wp:align>left</wp:align>
                </wp:positionH>
                <wp:positionV relativeFrom="margin">
                  <wp:posOffset>635</wp:posOffset>
                </wp:positionV>
                <wp:extent cx="6110605" cy="3172460"/>
                <wp:effectExtent l="0" t="0" r="4445" b="8890"/>
                <wp:wrapSquare wrapText="bothSides"/>
                <wp:docPr id="46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10605" cy="31724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BDDDFD8" w14:textId="77777777" w:rsidR="001047AD" w:rsidRDefault="00364680" w:rsidP="001047AD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  <w:lang w:eastAsia="en-US"/>
                              </w:rPr>
                              <w:drawing>
                                <wp:inline distT="0" distB="0" distL="0" distR="0" wp14:anchorId="7B278149" wp14:editId="3597BA77">
                                  <wp:extent cx="6108700" cy="1797050"/>
                                  <wp:effectExtent l="0" t="0" r="6350" b="0"/>
                                  <wp:docPr id="16" name="Picture 1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45" name="171120 Illustrasi utk JLBI 01.jpg"/>
                                          <pic:cNvPicPr/>
                                        </pic:nvPicPr>
                                        <pic:blipFill>
                                          <a:blip r:embed="rId2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6108700" cy="17970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solidFill>
                                            <a:srgbClr val="45BDFF"/>
                                          </a:solidFill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49E13730" w14:textId="77777777" w:rsidR="00F37391" w:rsidRPr="00C52A6B" w:rsidRDefault="001047AD" w:rsidP="001047AD">
                            <w:pPr>
                              <w:jc w:val="both"/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="007066EE"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2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lustra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/Diagram. </w:t>
                            </w:r>
                            <w:proofErr w:type="spellStart"/>
                            <w:r w:rsidR="00E852F7"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anjang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/diagram ya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lebih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1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tau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deka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2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sesuai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jad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ksim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e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total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u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(170 mm)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e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size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urang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r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200 kb (edit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guna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media-editor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)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/diagram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posisi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bagi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pali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ta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(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align top</w:t>
                            </w:r>
                            <w:proofErr w:type="gram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) 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tau</w:t>
                            </w:r>
                            <w:proofErr w:type="spellEnd"/>
                            <w:proofErr w:type="gram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pali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bawa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(align bottom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)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halaman.N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tera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tuli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bawa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buat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tanp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frame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ep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men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jeni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huruf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proofErr w:type="gram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proofErr w:type="gram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tera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iku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template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n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eper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conto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n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suk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judu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la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mudah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os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una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menu ‘Format’ ya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d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an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ta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plika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sWord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at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os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li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an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ili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‘Format Shape’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atu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detail-detail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mpil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0" tIns="72000" rIns="0" bIns="10800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 w14:anchorId="628A0F76" id="_x0000_s1028" type="#_x0000_t202" style="position:absolute;left:0;text-align:left;margin-left:0;margin-top:.05pt;width:481.15pt;height:249.8pt;z-index:25176985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margin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" stroked="f">
                <v:textbox inset="0,2mm,0,3mm">
                  <w:txbxContent>
                    <w:p w14:paraId="3BDDDFD8" w14:textId="77777777" w:rsidR="001047AD" w:rsidRDefault="00364680" w:rsidP="001047AD">
                      <w:pPr>
                        <w:jc w:val="center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drawing>
                          <wp:inline distT="0" distB="0" distL="0" distR="0" wp14:anchorId="7B278149" wp14:editId="3597BA77">
                            <wp:extent cx="6108700" cy="1797050"/>
                            <wp:effectExtent l="0" t="0" r="6350" b="0"/>
                            <wp:docPr id="16" name="Picture 1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45" name="171120 Illustrasi utk JLBI 01.jpg"/>
                                    <pic:cNvPicPr/>
                                  </pic:nvPicPr>
                                  <pic:blipFill>
                                    <a:blip r:embed="rId2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6108700" cy="1797050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45BDFF"/>
                                    </a:solidFill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49E13730" w14:textId="77777777" w:rsidR="00F37391" w:rsidRPr="00C52A6B" w:rsidRDefault="001047AD" w:rsidP="001047AD">
                      <w:pPr>
                        <w:jc w:val="both"/>
                        <w:rPr>
                          <w:rFonts w:ascii="Lato" w:hAnsi="Lato" w:cs="Times New Roman"/>
                          <w:sz w:val="16"/>
                          <w:szCs w:val="16"/>
                        </w:rPr>
                      </w:pP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Gambar </w:t>
                      </w:r>
                      <w:r w:rsidR="007066EE"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2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Ilustrasi Penempatan Gambar/Diagram. </w:t>
                      </w:r>
                      <w:r w:rsidR="00E852F7"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anjang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gambar/diagram yang melebihi lebar 1 kolom atau mendekati lebar 2 kolom, disesuaikan menjadi maksimal sama dengan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lebar total dua kolom (170 mm), dengan size kurang dari 200 kb (edit menggunakan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media-editor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). Gambar/diagram diposisikan di bagian paling atas (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align top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)  atau paling bawah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(align bottom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) halaman.Nama dan keterangan gambar ditulis 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di bawah 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gambar. Gambar dibuat 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tanpa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frame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tepi. Dimensi dan jenis huruf, nama dan keterangan gambar mengikuti template ini. Seperti contoh ini, masukkan judul gambar dan gambar ke dalam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untuk memudahkan penempatan posisi gambar. Gunakan menu ‘Format’ yang ada di kanan atas aplikasi MsWord untuk menata penempatan posisi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Klik kanan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dan pilih ‘Format Shape’ untuk mengatur detail-detail tampilan.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proofErr w:type="spellStart"/>
      <w:r w:rsidRPr="001E278A">
        <w:rPr>
          <w:rFonts w:ascii="Lato" w:hAnsi="Lato" w:cs="Times New Roman"/>
          <w:sz w:val="20"/>
          <w:szCs w:val="20"/>
        </w:rPr>
        <w:t>diserta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rinc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gguna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ersebu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Bil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anggap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l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n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jug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jela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opula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sampel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>,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mi</w:t>
      </w:r>
      <w:r w:rsidR="00EB4B09" w:rsidRPr="001E278A">
        <w:rPr>
          <w:rFonts w:ascii="Lato" w:hAnsi="Lato" w:cs="Times New Roman"/>
          <w:sz w:val="20"/>
          <w:szCs w:val="20"/>
        </w:rPr>
        <w:t>lih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sampel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serta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waktu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urasi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pengumpul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data. </w:t>
      </w:r>
    </w:p>
    <w:p w14:paraId="77595DEB" w14:textId="77777777" w:rsidR="00150469" w:rsidRPr="001E278A" w:rsidRDefault="00150469" w:rsidP="00364680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Data</w:t>
      </w:r>
    </w:p>
    <w:p w14:paraId="3A74EB4B" w14:textId="63A0359C" w:rsidR="00315FC7" w:rsidRPr="001E278A" w:rsidRDefault="00CE2D8A" w:rsidP="00EC79AF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r w:rsidRPr="001E278A">
        <w:rPr>
          <w:rFonts w:ascii="Lato" w:hAnsi="Lato" w:cs="Times New Roman"/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751424" behindDoc="0" locked="0" layoutInCell="1" allowOverlap="1" wp14:anchorId="174BAC89" wp14:editId="38560C5E">
                <wp:simplePos x="0" y="0"/>
                <wp:positionH relativeFrom="margin">
                  <wp:align>right</wp:align>
                </wp:positionH>
                <wp:positionV relativeFrom="margin">
                  <wp:posOffset>6148705</wp:posOffset>
                </wp:positionV>
                <wp:extent cx="2969895" cy="2880360"/>
                <wp:effectExtent l="0" t="0" r="1905" b="0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69895" cy="2880911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73D92B" w14:textId="77777777" w:rsidR="00CA5187" w:rsidRPr="001E278A" w:rsidRDefault="00CA5187" w:rsidP="00CA5187">
                            <w:pPr>
                              <w:spacing w:line="240" w:lineRule="auto"/>
                              <w:jc w:val="both"/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="00DE432E"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>2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Nam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Nam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eterang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itulis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 xml:space="preserve">di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>atas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Nam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icetak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eba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r w:rsidRPr="001E278A">
                              <w:rPr>
                                <w:rFonts w:ascii="Lato" w:hAnsi="Lato" w:cs="Times New Roman"/>
                                <w:i/>
                                <w:sz w:val="14"/>
                                <w:szCs w:val="14"/>
                              </w:rPr>
                              <w:t>Border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hany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border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horisonta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,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>tanp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1E278A">
                              <w:rPr>
                                <w:rFonts w:ascii="Lato" w:hAnsi="Lato" w:cs="Times New Roman"/>
                                <w:i/>
                                <w:sz w:val="14"/>
                                <w:szCs w:val="14"/>
                              </w:rPr>
                              <w:t>border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vertika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apat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ibuat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eng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lebar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aksima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selebar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olom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(14</w:t>
                            </w:r>
                            <w:proofErr w:type="gram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,2</w:t>
                            </w:r>
                            <w:proofErr w:type="gram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cm)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Seperti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contoh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ini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,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asukk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judu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e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alam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1E278A">
                              <w:rPr>
                                <w:rFonts w:ascii="Lato" w:hAnsi="Lato" w:cs="Times New Roman"/>
                                <w:i/>
                                <w:sz w:val="14"/>
                                <w:szCs w:val="14"/>
                              </w:rPr>
                              <w:t>text-box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untuk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emudahk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penempat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posisi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Gunak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menu ‘Format’ yang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ad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di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an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atas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aplikasi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sWord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untuk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enat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penempat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posisi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1E278A">
                              <w:rPr>
                                <w:rFonts w:ascii="Lato" w:hAnsi="Lato" w:cs="Times New Roman"/>
                                <w:i/>
                                <w:sz w:val="14"/>
                                <w:szCs w:val="14"/>
                              </w:rPr>
                              <w:t>text-box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lik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an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1E278A">
                              <w:rPr>
                                <w:rFonts w:ascii="Lato" w:hAnsi="Lato" w:cs="Times New Roman"/>
                                <w:i/>
                                <w:sz w:val="14"/>
                                <w:szCs w:val="14"/>
                              </w:rPr>
                              <w:t>text-box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pilih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‘Format Shape’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untuk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engatur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detail-detail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mpil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</w:p>
                          <w:tbl>
                            <w:tblPr>
                              <w:tblOverlap w:val="never"/>
                              <w:tblW w:w="4084" w:type="dxa"/>
                              <w:jc w:val="center"/>
                              <w:tblLook w:val="04A0" w:firstRow="1" w:lastRow="0" w:firstColumn="1" w:lastColumn="0" w:noHBand="0" w:noVBand="1"/>
                            </w:tblPr>
                            <w:tblGrid>
                              <w:gridCol w:w="442"/>
                              <w:gridCol w:w="940"/>
                              <w:gridCol w:w="912"/>
                              <w:gridCol w:w="899"/>
                              <w:gridCol w:w="891"/>
                            </w:tblGrid>
                            <w:tr w:rsidR="00CA5187" w:rsidRPr="00CA5187" w14:paraId="2DFB0ACD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A5F10CD" w14:textId="04630E20" w:rsidR="001E278A" w:rsidRPr="001E278A" w:rsidRDefault="00CA5187" w:rsidP="001E278A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No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314177DE" w14:textId="77777777" w:rsidR="00420112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</w:t>
                                  </w:r>
                                </w:p>
                                <w:p w14:paraId="6C145B91" w14:textId="6AFE1A3D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6409B45F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2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63599386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3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7E7D74E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4</w:t>
                                  </w:r>
                                </w:p>
                              </w:tc>
                            </w:tr>
                            <w:tr w:rsidR="00CA5187" w:rsidRPr="00CA5187" w14:paraId="1A2A8601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2DA3391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7F8F407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4B68CC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A439F22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F3CCA52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CA5187" w:rsidRPr="00CA5187" w14:paraId="6D324625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C63A283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55E66BD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19830E8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69922B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BD6095E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CA5187" w:rsidRPr="00CA5187" w14:paraId="64697FB1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CB9E1F8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21EA98E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2D5B8AD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2BEA6DA4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B7CF901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CA5187" w:rsidRPr="00CA5187" w14:paraId="4CB6CFF2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E548B75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C76DF65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7650202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90AB1CF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A543D0C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CA5187" w:rsidRPr="00CA5187" w14:paraId="26E4E96D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C5467E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D2305D2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73A3419F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919662C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E71981A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CA5187" w:rsidRPr="00CA5187" w14:paraId="3408A1CD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6DBB51E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25C0146B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4DC2283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C24ED0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FA625E5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DE432E" w:rsidRPr="00CA5187" w14:paraId="34D690EC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A34069F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8EED0BC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CCAA75F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583B0A4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81C6835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DE432E" w:rsidRPr="00CA5187" w14:paraId="34B26ADF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6827525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5D4C3E3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E6BC52F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778A7AB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AC50DE2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DE432E" w:rsidRPr="00CA5187" w14:paraId="14A81346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BBAC9B3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7D8A5F5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D6357E3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72F5591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DF254B2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</w:tbl>
                          <w:p w14:paraId="0EF81968" w14:textId="77777777" w:rsidR="00CA5187" w:rsidRPr="00CA5187" w:rsidRDefault="00CA5187" w:rsidP="00CA5187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</w:p>
                        </w:txbxContent>
                      </wps:txbx>
                      <wps:bodyPr rot="0" vert="horz" wrap="square" lIns="0" tIns="72000" rIns="0" bIns="72000" anchor="t" anchorCtr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74BAC89" id="_x0000_s1030" type="#_x0000_t202" style="position:absolute;left:0;text-align:left;margin-left:182.65pt;margin-top:484.15pt;width:233.85pt;height:226.8pt;z-index:25175142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" filled="f" stroked="f">
                <v:textbox inset="0,2mm,0,2mm">
                  <w:txbxContent>
                    <w:p w14:paraId="1F73D92B" w14:textId="77777777" w:rsidR="00CA5187" w:rsidRPr="001E278A" w:rsidRDefault="00CA5187" w:rsidP="00CA5187">
                      <w:pPr>
                        <w:spacing w:line="240" w:lineRule="auto"/>
                        <w:jc w:val="both"/>
                        <w:rPr>
                          <w:rFonts w:ascii="Lato" w:hAnsi="Lato" w:cs="Times New Roman"/>
                          <w:sz w:val="14"/>
                          <w:szCs w:val="14"/>
                        </w:rPr>
                      </w:pPr>
                      <w:proofErr w:type="spellStart"/>
                      <w:r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 xml:space="preserve"> </w:t>
                      </w:r>
                      <w:r w:rsidR="00DE432E"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>2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Nam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Nam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eterang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itulis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r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 xml:space="preserve">di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>atas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Nam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icetak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eba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r w:rsidRPr="001E278A">
                        <w:rPr>
                          <w:rFonts w:ascii="Lato" w:hAnsi="Lato" w:cs="Times New Roman"/>
                          <w:i/>
                          <w:sz w:val="14"/>
                          <w:szCs w:val="14"/>
                        </w:rPr>
                        <w:t>Border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hany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border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horisonta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,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>tanp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r w:rsidRPr="001E278A">
                        <w:rPr>
                          <w:rFonts w:ascii="Lato" w:hAnsi="Lato" w:cs="Times New Roman"/>
                          <w:i/>
                          <w:sz w:val="14"/>
                          <w:szCs w:val="14"/>
                        </w:rPr>
                        <w:t>border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vertika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apat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ibuat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eng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lebar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aksima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selebar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olom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(14</w:t>
                      </w:r>
                      <w:proofErr w:type="gram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,2</w:t>
                      </w:r>
                      <w:proofErr w:type="gram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cm)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Seperti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contoh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ini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,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asukk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judu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e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alam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r w:rsidRPr="001E278A">
                        <w:rPr>
                          <w:rFonts w:ascii="Lato" w:hAnsi="Lato" w:cs="Times New Roman"/>
                          <w:i/>
                          <w:sz w:val="14"/>
                          <w:szCs w:val="14"/>
                        </w:rPr>
                        <w:t>text-box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untuk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emudahk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penempat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posisi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Gunak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menu ‘Format’ yang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ad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di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an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atas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aplikasi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sWord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untuk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enat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penempat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posisi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r w:rsidRPr="001E278A">
                        <w:rPr>
                          <w:rFonts w:ascii="Lato" w:hAnsi="Lato" w:cs="Times New Roman"/>
                          <w:i/>
                          <w:sz w:val="14"/>
                          <w:szCs w:val="14"/>
                        </w:rPr>
                        <w:t>text-box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lik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an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r w:rsidRPr="001E278A">
                        <w:rPr>
                          <w:rFonts w:ascii="Lato" w:hAnsi="Lato" w:cs="Times New Roman"/>
                          <w:i/>
                          <w:sz w:val="14"/>
                          <w:szCs w:val="14"/>
                        </w:rPr>
                        <w:t>text-box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pilih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‘Format Shape’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untuk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engatur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detail-detail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mpil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</w:p>
                    <w:tbl>
                      <w:tblPr>
                        <w:tblOverlap w:val="never"/>
                        <w:tblW w:w="4084" w:type="dxa"/>
                        <w:jc w:val="center"/>
                        <w:tblLook w:val="04A0" w:firstRow="1" w:lastRow="0" w:firstColumn="1" w:lastColumn="0" w:noHBand="0" w:noVBand="1"/>
                      </w:tblPr>
                      <w:tblGrid>
                        <w:gridCol w:w="442"/>
                        <w:gridCol w:w="940"/>
                        <w:gridCol w:w="912"/>
                        <w:gridCol w:w="899"/>
                        <w:gridCol w:w="891"/>
                      </w:tblGrid>
                      <w:tr w:rsidR="00CA5187" w:rsidRPr="00CA5187" w14:paraId="2DFB0ACD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A5F10CD" w14:textId="04630E20" w:rsidR="001E278A" w:rsidRPr="001E278A" w:rsidRDefault="00CA5187" w:rsidP="001E278A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No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314177DE" w14:textId="77777777" w:rsidR="00420112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</w:t>
                            </w:r>
                          </w:p>
                          <w:p w14:paraId="6C145B91" w14:textId="6AFE1A3D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6409B45F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2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63599386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3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7E7D74E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4</w:t>
                            </w:r>
                          </w:p>
                        </w:tc>
                      </w:tr>
                      <w:tr w:rsidR="00CA5187" w:rsidRPr="00CA5187" w14:paraId="1A2A8601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2DA3391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7F8F407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4B68CC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A439F22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F3CCA52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CA5187" w:rsidRPr="00CA5187" w14:paraId="6D324625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C63A283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55E66BD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19830E8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69922B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4BD6095E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CA5187" w:rsidRPr="00CA5187" w14:paraId="64697FB1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CB9E1F8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21EA98E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2D5B8AD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2BEA6DA4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B7CF901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CA5187" w:rsidRPr="00CA5187" w14:paraId="4CB6CFF2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E548B75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C76DF65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7650202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90AB1CF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A543D0C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CA5187" w:rsidRPr="00CA5187" w14:paraId="26E4E96D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C5467E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D2305D2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73A3419F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919662C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E71981A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CA5187" w:rsidRPr="00CA5187" w14:paraId="3408A1CD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6DBB51E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25C0146B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4DC2283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C24ED0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4FA625E5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DE432E" w:rsidRPr="00CA5187" w14:paraId="34D690EC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4A34069F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48EED0BC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0CCAA75F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5583B0A4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81C6835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DE432E" w:rsidRPr="00CA5187" w14:paraId="34B26ADF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26827525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75D4C3E3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7E6BC52F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0778A7AB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AC50DE2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DE432E" w:rsidRPr="00CA5187" w14:paraId="14A81346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3BBAC9B3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07D8A5F5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1D6357E3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072F5591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DF254B2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</w:tbl>
                    <w:p w14:paraId="0EF81968" w14:textId="77777777" w:rsidR="00CA5187" w:rsidRPr="00CA5187" w:rsidRDefault="00CA5187" w:rsidP="00CA5187">
                      <w:pPr>
                        <w:rPr>
                          <w:rFonts w:ascii="Times New Roman" w:hAnsi="Times New Roman" w:cs="Times New Roman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Pr="001E278A">
        <w:rPr>
          <w:rFonts w:ascii="Lato" w:hAnsi="Lato" w:cs="Times New Roman"/>
          <w:noProof/>
          <w:sz w:val="18"/>
          <w:szCs w:val="18"/>
          <w:lang w:eastAsia="en-US"/>
        </w:rPr>
        <mc:AlternateContent>
          <mc:Choice Requires="wpg">
            <w:drawing>
              <wp:anchor distT="0" distB="0" distL="114300" distR="114300" simplePos="0" relativeHeight="251803648" behindDoc="0" locked="0" layoutInCell="1" allowOverlap="1" wp14:anchorId="3836B856" wp14:editId="0BB656F8">
                <wp:simplePos x="0" y="0"/>
                <wp:positionH relativeFrom="margin">
                  <wp:align>left</wp:align>
                </wp:positionH>
                <wp:positionV relativeFrom="margin">
                  <wp:posOffset>6875780</wp:posOffset>
                </wp:positionV>
                <wp:extent cx="2969895" cy="2230755"/>
                <wp:effectExtent l="0" t="0" r="1905" b="0"/>
                <wp:wrapSquare wrapText="bothSides"/>
                <wp:docPr id="20" name="Group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2969895" cy="2230755"/>
                          <a:chOff x="0" y="0"/>
                          <a:chExt cx="2970306" cy="2354735"/>
                        </a:xfrm>
                      </wpg:grpSpPr>
                      <wps:wsp>
                        <wps:cNvPr id="2" name="Text Box 9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1918097"/>
                            <a:ext cx="2969895" cy="436638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B146B92" w14:textId="08335F1D" w:rsidR="00770FEF" w:rsidRPr="001E278A" w:rsidRDefault="00770FEF" w:rsidP="007066EE">
                              <w:pPr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</w:pPr>
                              <w:proofErr w:type="spellStart"/>
                              <w:r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>Gambar</w:t>
                              </w:r>
                              <w:proofErr w:type="spellEnd"/>
                              <w:r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r w:rsidR="007066E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>3</w:t>
                              </w:r>
                              <w:r w:rsidR="0049522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 xml:space="preserve">a </w:t>
                              </w:r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(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kiri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)</w:t>
                              </w:r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.</w:t>
                              </w:r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proofErr w:type="spellStart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Ilustrasi</w:t>
                              </w:r>
                              <w:proofErr w:type="spellEnd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proofErr w:type="spellStart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Penempatan</w:t>
                              </w:r>
                              <w:proofErr w:type="spellEnd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proofErr w:type="spellStart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Gambar</w:t>
                              </w:r>
                              <w:proofErr w:type="spellEnd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/Diagram. </w:t>
                              </w:r>
                              <w:r w:rsid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                    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>Gambar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r w:rsidR="007066E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>3</w:t>
                              </w:r>
                              <w:r w:rsidR="0049522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>b</w:t>
                              </w:r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(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kanan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). 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Ilustrasi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Penempatan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Gambar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/Diagram.</w:t>
                              </w:r>
                            </w:p>
                          </w:txbxContent>
                        </wps:txbx>
                        <wps:bodyPr rot="0" vert="horz" wrap="square" lIns="0" tIns="72000" rIns="0" bIns="7200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7" name="Picture 7"/>
                          <pic:cNvPicPr>
                            <a:picLocks noChangeAspect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330" cy="179891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29977" y="0"/>
                            <a:ext cx="1440329" cy="1798918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group w14:anchorId="3836B856" id="Group 20" o:spid="_x0000_s1030" style="position:absolute;left:0;text-align:left;margin-left:0;margin-top:541.4pt;width:233.85pt;height:175.65pt;z-index:251803648;mso-position-horizontal:left;mso-position-horizontal-relative:margin;mso-position-vertical-relative:margin;mso-height-relative:margin" coordsize="29703,23547" o:gfxdata="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">
                <v:shape id="_x0000_s1031" type="#_x0000_t202" style="position:absolute;top:19180;width:29698;height:43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" stroked="f">
                  <v:textbox inset="0,2mm,0,2mm">
                    <w:txbxContent>
                      <w:p w14:paraId="6B146B92" w14:textId="08335F1D" w:rsidR="00770FEF" w:rsidRPr="001E278A" w:rsidRDefault="00770FEF" w:rsidP="007066EE">
                        <w:pPr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</w:pPr>
                        <w:r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 xml:space="preserve">Gambar </w:t>
                        </w:r>
                        <w:r w:rsidR="007066EE"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>3</w:t>
                        </w:r>
                        <w:r w:rsidR="0049522E"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 xml:space="preserve">a </w:t>
                        </w:r>
                        <w:r w:rsidR="0049522E" w:rsidRP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>(kiri)</w:t>
                        </w:r>
                        <w:r w:rsidRP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>.</w:t>
                        </w:r>
                        <w:r w:rsidR="0049522E" w:rsidRP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 xml:space="preserve"> </w:t>
                        </w:r>
                        <w:r w:rsidRP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 xml:space="preserve">Ilustrasi Penempatan Gambar/Diagram. </w:t>
                        </w:r>
                        <w:r w:rsid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 xml:space="preserve">                     </w:t>
                        </w:r>
                        <w:r w:rsidR="0049522E"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 xml:space="preserve">Gambar </w:t>
                        </w:r>
                        <w:r w:rsidR="007066EE"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>3</w:t>
                        </w:r>
                        <w:r w:rsidR="0049522E"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>b</w:t>
                        </w:r>
                        <w:r w:rsidR="0049522E" w:rsidRP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 xml:space="preserve"> (kanan). Ilustrasi Penempatan Gambar/Diagram.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7" o:spid="_x0000_s1032" type="#_x0000_t75" style="position:absolute;width:14403;height:179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">
                  <v:imagedata r:id="rId23" o:title=""/>
                </v:shape>
                <v:shape id="Picture 8" o:spid="_x0000_s1033" type="#_x0000_t75" style="position:absolute;left:15299;width:14404;height:179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">
                  <v:imagedata r:id="rId23" o:title=""/>
                </v:shape>
                <w10:wrap type="square" anchorx="margin" anchory="margin"/>
              </v:group>
            </w:pict>
          </mc:Fallback>
        </mc:AlternateConten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Jelask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data yang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digunak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mengungkap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Sebutk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proofErr w:type="gramStart"/>
      <w:r w:rsidR="00150469" w:rsidRPr="001E278A">
        <w:rPr>
          <w:rFonts w:ascii="Lato" w:hAnsi="Lato" w:cs="Times New Roman"/>
          <w:sz w:val="20"/>
          <w:szCs w:val="20"/>
        </w:rPr>
        <w:t>nama</w:t>
      </w:r>
      <w:proofErr w:type="spellEnd"/>
      <w:proofErr w:type="gram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data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kualitatif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kuantitatif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digunakan</w:t>
      </w:r>
      <w:proofErr w:type="spellEnd"/>
      <w:r w:rsidR="001B779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7791"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="001B779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7791" w:rsidRPr="001E278A">
        <w:rPr>
          <w:rFonts w:ascii="Lato" w:hAnsi="Lato" w:cs="Times New Roman"/>
          <w:sz w:val="20"/>
          <w:szCs w:val="20"/>
        </w:rPr>
        <w:t>mengungkap</w:t>
      </w:r>
      <w:proofErr w:type="spellEnd"/>
      <w:r w:rsidR="001B779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E631E"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rupak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nyusu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pengetahu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CD4B39" w:rsidRPr="001E278A">
        <w:rPr>
          <w:rFonts w:ascii="Lato" w:hAnsi="Lato" w:cs="Times New Roman"/>
          <w:sz w:val="20"/>
          <w:szCs w:val="20"/>
        </w:rPr>
        <w:t>Konten</w:t>
      </w:r>
      <w:proofErr w:type="spellEnd"/>
      <w:r w:rsidR="00CD4B3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D4B39" w:rsidRPr="001E278A">
        <w:rPr>
          <w:rFonts w:ascii="Lato" w:hAnsi="Lato" w:cs="Times New Roman"/>
          <w:sz w:val="20"/>
          <w:szCs w:val="20"/>
        </w:rPr>
        <w:t>p</w:t>
      </w:r>
      <w:r w:rsidR="00EB4B09" w:rsidRPr="001E278A">
        <w:rPr>
          <w:rFonts w:ascii="Lato" w:hAnsi="Lato" w:cs="Times New Roman"/>
          <w:sz w:val="20"/>
          <w:szCs w:val="20"/>
        </w:rPr>
        <w:t>engetahu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proofErr w:type="gramStart"/>
      <w:r w:rsidR="00EB4B09" w:rsidRPr="001E278A">
        <w:rPr>
          <w:rFonts w:ascii="Lato" w:hAnsi="Lato" w:cs="Times New Roman"/>
          <w:sz w:val="20"/>
          <w:szCs w:val="20"/>
        </w:rPr>
        <w:t>akan</w:t>
      </w:r>
      <w:proofErr w:type="spellEnd"/>
      <w:proofErr w:type="gram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iungkap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r w:rsidR="00CD4B39" w:rsidRPr="001E278A">
        <w:rPr>
          <w:rFonts w:ascii="Lato" w:hAnsi="Lato" w:cs="Times New Roman"/>
          <w:sz w:val="20"/>
          <w:szCs w:val="20"/>
        </w:rPr>
        <w:t>(</w:t>
      </w:r>
      <w:r w:rsidR="00EB4B09" w:rsidRPr="001E278A">
        <w:rPr>
          <w:rFonts w:ascii="Lato" w:hAnsi="Lato" w:cs="Times New Roman"/>
          <w:sz w:val="20"/>
          <w:szCs w:val="20"/>
        </w:rPr>
        <w:t xml:space="preserve">yang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inyatak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alam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tuju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CD4B39" w:rsidRPr="001E278A">
        <w:rPr>
          <w:rFonts w:ascii="Lato" w:hAnsi="Lato" w:cs="Times New Roman"/>
          <w:sz w:val="20"/>
          <w:szCs w:val="20"/>
        </w:rPr>
        <w:t>)</w:t>
      </w:r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</w:t>
      </w:r>
      <w:r w:rsidR="00CD4B39" w:rsidRPr="001E278A">
        <w:rPr>
          <w:rFonts w:ascii="Lato" w:hAnsi="Lato" w:cs="Times New Roman"/>
          <w:sz w:val="20"/>
          <w:szCs w:val="20"/>
        </w:rPr>
        <w:t>mpengaruhi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data yang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igunak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Lengkapi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artikel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tabel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, diagram,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gambar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diperlukan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penjelasan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. </w:t>
      </w:r>
    </w:p>
    <w:p w14:paraId="32737DE1" w14:textId="77777777" w:rsidR="00CD4B39" w:rsidRPr="001E278A" w:rsidRDefault="00B008EC" w:rsidP="00CD4B39">
      <w:pPr>
        <w:spacing w:line="264" w:lineRule="auto"/>
        <w:jc w:val="both"/>
        <w:outlineLvl w:val="0"/>
        <w:rPr>
          <w:rFonts w:ascii="Lato" w:hAnsi="Lato" w:cs="Times New Roman"/>
          <w:b/>
          <w:sz w:val="20"/>
          <w:szCs w:val="20"/>
        </w:rPr>
      </w:pPr>
      <w:proofErr w:type="spellStart"/>
      <w:r w:rsidRPr="001E278A">
        <w:rPr>
          <w:rFonts w:ascii="Lato" w:hAnsi="Lato" w:cs="Times New Roman"/>
          <w:b/>
          <w:sz w:val="20"/>
          <w:szCs w:val="20"/>
        </w:rPr>
        <w:t>Hasil</w:t>
      </w:r>
      <w:proofErr w:type="spellEnd"/>
      <w:r w:rsidRPr="001E278A">
        <w:rPr>
          <w:rFonts w:ascii="Lato" w:hAnsi="Lato" w:cs="Times New Roman"/>
          <w:b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b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b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b/>
          <w:sz w:val="20"/>
          <w:szCs w:val="20"/>
        </w:rPr>
        <w:t>Pembahasan</w:t>
      </w:r>
      <w:proofErr w:type="spellEnd"/>
    </w:p>
    <w:p w14:paraId="13B0EE38" w14:textId="5C55D383" w:rsidR="00315FC7" w:rsidRPr="001E278A" w:rsidRDefault="00CD4B39" w:rsidP="00EC79AF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Ba</w:t>
      </w:r>
      <w:r w:rsidR="001B5181" w:rsidRPr="001E278A">
        <w:rPr>
          <w:rFonts w:ascii="Lato" w:hAnsi="Lato" w:cs="Times New Roman"/>
          <w:sz w:val="20"/>
          <w:szCs w:val="20"/>
        </w:rPr>
        <w:t>gian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ini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berisi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interpretasi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disku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tampil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lam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entu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diagram, </w:t>
      </w:r>
      <w:proofErr w:type="spellStart"/>
      <w:r w:rsidRPr="001E278A">
        <w:rPr>
          <w:rFonts w:ascii="Lato" w:hAnsi="Lato" w:cs="Times New Roman"/>
          <w:sz w:val="20"/>
          <w:szCs w:val="20"/>
        </w:rPr>
        <w:t>gambar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tabe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entu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lustra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lain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mudah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paham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komunikasi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Interpretasi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pembahas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erup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ramu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r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D1B91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mikir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Bandingk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teori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diuraik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di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pendahulu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memetak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kebaru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Urai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secar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erstruktur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lengkap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ad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sehingg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mbac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gikut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lur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nterpreta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</w:p>
    <w:p w14:paraId="05AF86C8" w14:textId="2065F358" w:rsidR="00235F3A" w:rsidRPr="001E278A" w:rsidRDefault="003D1B91" w:rsidP="007066EE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lastRenderedPageBreak/>
        <w:t>Pad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rtike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skursus</w:t>
      </w:r>
      <w:proofErr w:type="spellEnd"/>
      <w:r w:rsidRPr="001E278A">
        <w:rPr>
          <w:rFonts w:ascii="Lato" w:hAnsi="Lato" w:cs="Times New Roman"/>
          <w:sz w:val="20"/>
          <w:szCs w:val="20"/>
        </w:rPr>
        <w:t>,</w:t>
      </w:r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pembahas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eri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elabora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spektif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r w:rsidRPr="001E278A">
        <w:rPr>
          <w:rFonts w:ascii="Lato" w:hAnsi="Lato" w:cs="Times New Roman"/>
          <w:i/>
          <w:sz w:val="20"/>
          <w:szCs w:val="20"/>
        </w:rPr>
        <w:t>framing</w:t>
      </w:r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dimanfaat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cerap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mengura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maham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objek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subje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pernyata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erhadap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objek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subje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ersebut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>,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pu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fenomen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melibat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objek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subjek</w:t>
      </w:r>
      <w:proofErr w:type="spellEnd"/>
      <w:r w:rsidRPr="001E278A">
        <w:rPr>
          <w:rFonts w:ascii="Lato" w:hAnsi="Lato" w:cs="Times New Roman"/>
          <w:sz w:val="20"/>
          <w:szCs w:val="20"/>
        </w:rPr>
        <w:t>.</w:t>
      </w:r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S</w:t>
      </w:r>
      <w:r w:rsidRPr="001E278A">
        <w:rPr>
          <w:rFonts w:ascii="Lato" w:hAnsi="Lato" w:cs="Times New Roman"/>
          <w:sz w:val="20"/>
          <w:szCs w:val="20"/>
        </w:rPr>
        <w:t>impul-simpu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aapt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jelask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sedemiki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rupa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sehingg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gundang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hat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mbac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memperkay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skurs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ataupu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mbuk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spektif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ar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Artikel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skurs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menalark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cara-pandang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baru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menguraik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argumentasi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berna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afsi</w:t>
      </w:r>
      <w:r w:rsidR="00DE432E" w:rsidRPr="001E278A">
        <w:rPr>
          <w:rFonts w:ascii="Lato" w:hAnsi="Lato" w:cs="Times New Roman"/>
          <w:sz w:val="20"/>
          <w:szCs w:val="20"/>
        </w:rPr>
        <w:t>r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handa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Rujuk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t</w:t>
      </w:r>
      <w:r w:rsidRPr="001E278A">
        <w:rPr>
          <w:rFonts w:ascii="Lato" w:hAnsi="Lato" w:cs="Times New Roman"/>
          <w:sz w:val="20"/>
          <w:szCs w:val="20"/>
        </w:rPr>
        <w:t>eori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prinsip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re</w:t>
      </w:r>
      <w:r w:rsidR="00DE432E" w:rsidRPr="001E278A">
        <w:rPr>
          <w:rFonts w:ascii="Lato" w:hAnsi="Lato" w:cs="Times New Roman"/>
          <w:sz w:val="20"/>
          <w:szCs w:val="20"/>
        </w:rPr>
        <w:t>lev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ari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kaji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r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re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sejaw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proofErr w:type="gramStart"/>
      <w:r w:rsidRPr="001E278A">
        <w:rPr>
          <w:rFonts w:ascii="Lato" w:hAnsi="Lato" w:cs="Times New Roman"/>
          <w:sz w:val="20"/>
          <w:szCs w:val="20"/>
        </w:rPr>
        <w:t>akan</w:t>
      </w:r>
      <w:proofErr w:type="spellEnd"/>
      <w:proofErr w:type="gram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ingkat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bobot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reliability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nyata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diutara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 </w:t>
      </w:r>
    </w:p>
    <w:p w14:paraId="39D24F1E" w14:textId="77777777" w:rsidR="000B7151" w:rsidRPr="001E278A" w:rsidRDefault="00107292" w:rsidP="00FB405B">
      <w:pPr>
        <w:spacing w:line="264" w:lineRule="auto"/>
        <w:jc w:val="both"/>
        <w:outlineLvl w:val="0"/>
        <w:rPr>
          <w:rFonts w:ascii="Lato" w:hAnsi="Lato" w:cs="Times New Roman"/>
          <w:b/>
          <w:sz w:val="20"/>
          <w:szCs w:val="20"/>
        </w:rPr>
      </w:pPr>
      <w:proofErr w:type="spellStart"/>
      <w:r w:rsidRPr="001E278A">
        <w:rPr>
          <w:rFonts w:ascii="Lato" w:hAnsi="Lato" w:cs="Times New Roman"/>
          <w:b/>
          <w:sz w:val="20"/>
          <w:szCs w:val="20"/>
        </w:rPr>
        <w:t>Kesimpulan</w:t>
      </w:r>
      <w:proofErr w:type="spellEnd"/>
      <w:r w:rsidRPr="001E278A">
        <w:rPr>
          <w:rFonts w:ascii="Lato" w:hAnsi="Lato" w:cs="Times New Roman"/>
          <w:b/>
          <w:sz w:val="20"/>
          <w:szCs w:val="20"/>
        </w:rPr>
        <w:t xml:space="preserve"> </w:t>
      </w:r>
    </w:p>
    <w:p w14:paraId="54320F09" w14:textId="77777777" w:rsidR="00DE432E" w:rsidRPr="001E278A" w:rsidRDefault="00646AE0" w:rsidP="00ED3B0A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kesimpul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tuli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07292" w:rsidRPr="001E278A">
        <w:rPr>
          <w:rFonts w:ascii="Lato" w:hAnsi="Lato" w:cs="Times New Roman"/>
          <w:sz w:val="20"/>
          <w:szCs w:val="20"/>
        </w:rPr>
        <w:t>secar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508C8" w:rsidRPr="001E278A">
        <w:rPr>
          <w:rFonts w:ascii="Lato" w:hAnsi="Lato" w:cs="Times New Roman"/>
          <w:sz w:val="20"/>
          <w:szCs w:val="20"/>
        </w:rPr>
        <w:t>ringka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107292" w:rsidRPr="001E278A">
        <w:rPr>
          <w:rFonts w:ascii="Lato" w:hAnsi="Lato" w:cs="Times New Roman"/>
          <w:sz w:val="20"/>
          <w:szCs w:val="20"/>
        </w:rPr>
        <w:t>tanpa</w:t>
      </w:r>
      <w:proofErr w:type="spellEnd"/>
      <w:r w:rsidR="0010729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ambah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ntepretasi</w:t>
      </w:r>
      <w:proofErr w:type="spellEnd"/>
      <w:r w:rsidR="0010729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07292" w:rsidRPr="001E278A">
        <w:rPr>
          <w:rFonts w:ascii="Lato" w:hAnsi="Lato" w:cs="Times New Roman"/>
          <w:sz w:val="20"/>
          <w:szCs w:val="20"/>
        </w:rPr>
        <w:t>baru</w:t>
      </w:r>
      <w:proofErr w:type="spellEnd"/>
      <w:r w:rsidR="0010729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lag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n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jug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tuli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kebaru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skurs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kelebih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kekurang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r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skur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sert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rekomenda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/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skurs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047AD" w:rsidRPr="001E278A">
        <w:rPr>
          <w:rFonts w:ascii="Lato" w:hAnsi="Lato" w:cs="Times New Roman"/>
          <w:sz w:val="20"/>
          <w:szCs w:val="20"/>
        </w:rPr>
        <w:t>selanjutnya</w:t>
      </w:r>
      <w:proofErr w:type="spellEnd"/>
      <w:r w:rsidR="001047AD" w:rsidRPr="001E278A">
        <w:rPr>
          <w:rFonts w:ascii="Lato" w:hAnsi="Lato" w:cs="Times New Roman"/>
          <w:sz w:val="20"/>
          <w:szCs w:val="20"/>
        </w:rPr>
        <w:t xml:space="preserve">. </w:t>
      </w:r>
    </w:p>
    <w:p w14:paraId="22B28B96" w14:textId="3D7DA2D7" w:rsidR="007E07A8" w:rsidRPr="00E663E9" w:rsidRDefault="00DF0660" w:rsidP="00E663E9">
      <w:pPr>
        <w:spacing w:line="264" w:lineRule="auto"/>
        <w:jc w:val="both"/>
        <w:outlineLvl w:val="0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b/>
          <w:sz w:val="20"/>
          <w:szCs w:val="20"/>
        </w:rPr>
        <w:t>Da</w:t>
      </w:r>
      <w:r w:rsidR="00644534" w:rsidRPr="001E278A">
        <w:rPr>
          <w:rFonts w:ascii="Lato" w:hAnsi="Lato" w:cs="Times New Roman"/>
          <w:b/>
          <w:sz w:val="20"/>
          <w:szCs w:val="20"/>
        </w:rPr>
        <w:t>f</w:t>
      </w:r>
      <w:r w:rsidRPr="001E278A">
        <w:rPr>
          <w:rFonts w:ascii="Lato" w:hAnsi="Lato" w:cs="Times New Roman"/>
          <w:b/>
          <w:sz w:val="20"/>
          <w:szCs w:val="20"/>
        </w:rPr>
        <w:t>tar</w:t>
      </w:r>
      <w:proofErr w:type="spellEnd"/>
      <w:r w:rsidRPr="001E278A">
        <w:rPr>
          <w:rFonts w:ascii="Lato" w:hAnsi="Lato" w:cs="Times New Roman"/>
          <w:b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b/>
          <w:sz w:val="20"/>
          <w:szCs w:val="20"/>
        </w:rPr>
        <w:t>Pustaka</w:t>
      </w:r>
      <w:proofErr w:type="spellEnd"/>
      <w:r w:rsidR="007E07A8" w:rsidRPr="00E663E9">
        <w:rPr>
          <w:rFonts w:ascii="Lato" w:hAnsi="Lato" w:cs="Times New Roman"/>
          <w:sz w:val="18"/>
          <w:szCs w:val="18"/>
        </w:rPr>
        <w:fldChar w:fldCharType="begin" w:fldLock="1"/>
      </w:r>
      <w:r w:rsidR="007E07A8" w:rsidRPr="00E663E9">
        <w:rPr>
          <w:rFonts w:ascii="Lato" w:hAnsi="Lato" w:cs="Times New Roman"/>
          <w:sz w:val="18"/>
          <w:szCs w:val="18"/>
        </w:rPr>
        <w:instrText xml:space="preserve">ADDIN Mendeley Bibliography CSL_BIBLIOGRAPHY </w:instrText>
      </w:r>
      <w:r w:rsidR="007E07A8" w:rsidRPr="00E663E9">
        <w:rPr>
          <w:rFonts w:ascii="Lato" w:hAnsi="Lato" w:cs="Times New Roman"/>
          <w:sz w:val="18"/>
          <w:szCs w:val="18"/>
        </w:rPr>
        <w:fldChar w:fldCharType="separate"/>
      </w:r>
    </w:p>
    <w:p w14:paraId="4AE78075" w14:textId="124309DB" w:rsidR="00FC7D06" w:rsidRPr="00E663E9" w:rsidRDefault="007E07A8" w:rsidP="00E663E9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Lato" w:hAnsi="Lato" w:cs="Times New Roman"/>
          <w:noProof/>
          <w:sz w:val="18"/>
          <w:szCs w:val="24"/>
        </w:rPr>
      </w:pPr>
      <w:r w:rsidRPr="00E663E9">
        <w:rPr>
          <w:rFonts w:ascii="Lato" w:hAnsi="Lato" w:cs="Times New Roman"/>
          <w:sz w:val="18"/>
          <w:szCs w:val="18"/>
        </w:rPr>
        <w:fldChar w:fldCharType="end"/>
      </w:r>
      <w:r w:rsidR="00E663E9" w:rsidRPr="00E663E9">
        <w:rPr>
          <w:rFonts w:ascii="Lato" w:hAnsi="Lato" w:cs="Times New Roman"/>
          <w:noProof/>
          <w:sz w:val="18"/>
          <w:szCs w:val="24"/>
        </w:rPr>
        <w:t>[1]</w:t>
      </w:r>
      <w:r w:rsidR="00E663E9">
        <w:rPr>
          <w:rFonts w:ascii="Lato" w:hAnsi="Lato" w:cs="Times New Roman"/>
          <w:noProof/>
          <w:sz w:val="18"/>
          <w:szCs w:val="24"/>
        </w:rPr>
        <w:t xml:space="preserve"> </w:t>
      </w:r>
      <w:r w:rsidR="00E663E9" w:rsidRPr="00E663E9">
        <w:rPr>
          <w:rFonts w:ascii="Lato" w:hAnsi="Lato" w:cs="Times New Roman"/>
          <w:noProof/>
          <w:sz w:val="18"/>
          <w:szCs w:val="24"/>
        </w:rPr>
        <w:t xml:space="preserve">J.W. </w:t>
      </w:r>
      <w:r w:rsidR="00FC7D06" w:rsidRPr="00E663E9">
        <w:rPr>
          <w:rFonts w:ascii="Lato" w:hAnsi="Lato" w:cs="Times New Roman"/>
          <w:noProof/>
          <w:sz w:val="18"/>
          <w:szCs w:val="24"/>
        </w:rPr>
        <w:t xml:space="preserve">Creswell,. Research Design: Qualitative, Quantitative, and Mixed Methods Approaches. </w:t>
      </w:r>
      <w:r w:rsidR="001E4D97" w:rsidRPr="00E663E9">
        <w:rPr>
          <w:rFonts w:ascii="Lato" w:hAnsi="Lato" w:cs="Times New Roman"/>
          <w:noProof/>
          <w:sz w:val="18"/>
          <w:szCs w:val="24"/>
        </w:rPr>
        <w:t xml:space="preserve">California: </w:t>
      </w:r>
      <w:r w:rsidR="00FC7D06" w:rsidRPr="00E663E9">
        <w:rPr>
          <w:rFonts w:ascii="Lato" w:hAnsi="Lato" w:cs="Times New Roman"/>
          <w:noProof/>
          <w:sz w:val="18"/>
          <w:szCs w:val="24"/>
        </w:rPr>
        <w:t>Sage Publications, Inc.</w:t>
      </w:r>
      <w:r w:rsidR="00E663E9" w:rsidRPr="00E663E9">
        <w:rPr>
          <w:rFonts w:ascii="Lato" w:hAnsi="Lato" w:cs="Times New Roman"/>
          <w:noProof/>
          <w:sz w:val="18"/>
          <w:szCs w:val="24"/>
        </w:rPr>
        <w:t>, 2008</w:t>
      </w:r>
    </w:p>
    <w:p w14:paraId="2E37E737" w14:textId="4806E828" w:rsidR="00F35528" w:rsidRPr="00E663E9" w:rsidRDefault="00E663E9" w:rsidP="00E663E9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Lato" w:hAnsi="Lato" w:cs="Times New Roman"/>
          <w:noProof/>
          <w:sz w:val="18"/>
          <w:szCs w:val="24"/>
        </w:rPr>
      </w:pPr>
      <w:r w:rsidRPr="00E663E9">
        <w:rPr>
          <w:rFonts w:ascii="Lato" w:hAnsi="Lato" w:cs="Times New Roman"/>
          <w:noProof/>
          <w:sz w:val="18"/>
          <w:szCs w:val="24"/>
        </w:rPr>
        <w:t xml:space="preserve">[2] </w:t>
      </w:r>
      <w:r>
        <w:rPr>
          <w:rFonts w:ascii="Lato" w:hAnsi="Lato" w:cs="Times New Roman"/>
          <w:noProof/>
          <w:sz w:val="18"/>
          <w:szCs w:val="24"/>
        </w:rPr>
        <w:t xml:space="preserve">  </w:t>
      </w:r>
      <w:r w:rsidRPr="00E663E9">
        <w:rPr>
          <w:rFonts w:ascii="Lato" w:hAnsi="Lato" w:cs="Times New Roman"/>
          <w:noProof/>
          <w:sz w:val="18"/>
          <w:szCs w:val="24"/>
        </w:rPr>
        <w:t xml:space="preserve">J.W. </w:t>
      </w:r>
      <w:r w:rsidR="00F35528" w:rsidRPr="00E663E9">
        <w:rPr>
          <w:rFonts w:ascii="Lato" w:hAnsi="Lato" w:cs="Times New Roman"/>
          <w:noProof/>
          <w:sz w:val="18"/>
          <w:szCs w:val="24"/>
        </w:rPr>
        <w:t>Creswell, Qualitative Inquiry &amp; Research Design: Choosing Among Five Approches. California: Sage Publications, Inc.</w:t>
      </w:r>
      <w:r w:rsidRPr="00E663E9">
        <w:rPr>
          <w:rFonts w:ascii="Lato" w:hAnsi="Lato" w:cs="Times New Roman"/>
          <w:noProof/>
          <w:sz w:val="18"/>
          <w:szCs w:val="24"/>
        </w:rPr>
        <w:t>, 2012.</w:t>
      </w:r>
    </w:p>
    <w:p w14:paraId="31ADF33C" w14:textId="548EFFB3" w:rsidR="00DF0660" w:rsidRPr="00E663E9" w:rsidRDefault="00E663E9" w:rsidP="00E663E9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Lato" w:hAnsi="Lato" w:cs="Times New Roman"/>
          <w:noProof/>
          <w:sz w:val="18"/>
          <w:szCs w:val="24"/>
        </w:rPr>
      </w:pPr>
      <w:r w:rsidRPr="00E663E9">
        <w:rPr>
          <w:rFonts w:ascii="Lato" w:hAnsi="Lato" w:cs="Times New Roman"/>
          <w:noProof/>
          <w:sz w:val="18"/>
          <w:szCs w:val="24"/>
        </w:rPr>
        <w:t xml:space="preserve">[3] </w:t>
      </w:r>
      <w:r>
        <w:rPr>
          <w:rFonts w:ascii="Lato" w:hAnsi="Lato" w:cs="Times New Roman"/>
          <w:noProof/>
          <w:sz w:val="18"/>
          <w:szCs w:val="24"/>
        </w:rPr>
        <w:t xml:space="preserve">   </w:t>
      </w:r>
      <w:r w:rsidR="00FB47EA" w:rsidRPr="00E663E9">
        <w:rPr>
          <w:rFonts w:ascii="Lato" w:hAnsi="Lato" w:cs="Times New Roman"/>
          <w:noProof/>
          <w:sz w:val="18"/>
          <w:szCs w:val="24"/>
        </w:rPr>
        <w:t xml:space="preserve">Groat, L. &amp; Wang, D. Architectural Research Methods. </w:t>
      </w:r>
      <w:r w:rsidR="008F2498" w:rsidRPr="00E663E9">
        <w:rPr>
          <w:rFonts w:ascii="Lato" w:hAnsi="Lato" w:cs="Times New Roman"/>
          <w:noProof/>
          <w:sz w:val="18"/>
          <w:szCs w:val="24"/>
        </w:rPr>
        <w:t>New York: John Wiley &amp; Sons. Inc</w:t>
      </w:r>
      <w:r w:rsidR="00FB47EA" w:rsidRPr="00E663E9">
        <w:rPr>
          <w:rFonts w:ascii="Lato" w:hAnsi="Lato" w:cs="Times New Roman"/>
          <w:noProof/>
          <w:sz w:val="18"/>
          <w:szCs w:val="24"/>
        </w:rPr>
        <w:t>.</w:t>
      </w:r>
      <w:r w:rsidRPr="00E663E9">
        <w:rPr>
          <w:rFonts w:ascii="Lato" w:hAnsi="Lato" w:cs="Times New Roman"/>
          <w:noProof/>
          <w:sz w:val="18"/>
          <w:szCs w:val="24"/>
        </w:rPr>
        <w:t>, 2002.</w:t>
      </w:r>
    </w:p>
    <w:p w14:paraId="3DDC2F9A" w14:textId="77777777" w:rsidR="00D508C8" w:rsidRPr="001E278A" w:rsidRDefault="00D508C8" w:rsidP="00DF0660">
      <w:pPr>
        <w:spacing w:line="264" w:lineRule="auto"/>
        <w:ind w:left="142" w:hanging="142"/>
        <w:contextualSpacing/>
        <w:jc w:val="both"/>
        <w:rPr>
          <w:rFonts w:ascii="Lato" w:hAnsi="Lato" w:cs="Times New Roman"/>
          <w:sz w:val="16"/>
          <w:szCs w:val="16"/>
        </w:rPr>
      </w:pPr>
    </w:p>
    <w:p w14:paraId="4AA1B127" w14:textId="4B1B509F" w:rsidR="0055378B" w:rsidRPr="001C788B" w:rsidRDefault="00D508C8" w:rsidP="0055378B">
      <w:pPr>
        <w:spacing w:line="264" w:lineRule="auto"/>
        <w:contextualSpacing/>
        <w:jc w:val="both"/>
        <w:rPr>
          <w:rFonts w:ascii="Lato" w:hAnsi="Lato" w:cs="Times New Roman"/>
          <w:b/>
          <w:color w:val="31849B" w:themeColor="accent5" w:themeShade="BF"/>
          <w:sz w:val="18"/>
          <w:szCs w:val="18"/>
        </w:rPr>
      </w:pPr>
      <w:proofErr w:type="spellStart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Penulisan</w:t>
      </w:r>
      <w:proofErr w:type="spellEnd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kutip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d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daftar</w:t>
      </w:r>
      <w:proofErr w:type="spellEnd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pustaka</w:t>
      </w:r>
      <w:proofErr w:type="spellEnd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mengikuti</w:t>
      </w:r>
      <w:proofErr w:type="spellEnd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r w:rsidR="007E07A8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IEEE</w:t>
      </w:r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r w:rsidRPr="001C788B">
        <w:rPr>
          <w:rFonts w:ascii="Lato" w:hAnsi="Lato" w:cs="Times New Roman"/>
          <w:b/>
          <w:i/>
          <w:color w:val="31849B" w:themeColor="accent5" w:themeShade="BF"/>
          <w:sz w:val="18"/>
          <w:szCs w:val="18"/>
        </w:rPr>
        <w:t>style</w:t>
      </w:r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d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diwajibk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menggunak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aplikasi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referensi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seperti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Mendeley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d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atau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Zotero</w:t>
      </w:r>
      <w:proofErr w:type="spellEnd"/>
      <w:r w:rsidR="00536F08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.</w:t>
      </w:r>
      <w:r w:rsidR="0055378B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umber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referensi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harus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mengandung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80%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artikel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jurnal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,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prosiding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,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atau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hasil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peneliti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dari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epuluh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tahu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terakhir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. </w:t>
      </w:r>
      <w:proofErr w:type="spellStart"/>
      <w:r w:rsidR="008849FC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isanya</w:t>
      </w:r>
      <w:proofErr w:type="spellEnd"/>
      <w:r w:rsidR="008849FC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8849FC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ebanyak</w:t>
      </w:r>
      <w:proofErr w:type="spellEnd"/>
      <w:r w:rsidR="008849FC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20%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boleh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merupak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umber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buku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, </w:t>
      </w:r>
      <w:proofErr w:type="spellStart"/>
      <w:proofErr w:type="gram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koran</w:t>
      </w:r>
      <w:proofErr w:type="spellEnd"/>
      <w:proofErr w:type="gram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,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maupu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umber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internet yang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harus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ditulisk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website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erta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tanggal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pengunduh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.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Hindark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umber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yang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berasal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dari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Wikipedia.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etidaknya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terdapat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minimal 15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kaji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Pustaka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yang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dipergunak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.</w:t>
      </w:r>
    </w:p>
    <w:p w14:paraId="32E9B3C1" w14:textId="77777777" w:rsidR="0055378B" w:rsidRPr="001E278A" w:rsidRDefault="0055378B" w:rsidP="00887291">
      <w:pPr>
        <w:spacing w:line="264" w:lineRule="auto"/>
        <w:contextualSpacing/>
        <w:jc w:val="both"/>
        <w:rPr>
          <w:rFonts w:ascii="Lato" w:hAnsi="Lato" w:cs="Times New Roman"/>
          <w:sz w:val="18"/>
          <w:szCs w:val="18"/>
        </w:rPr>
      </w:pPr>
    </w:p>
    <w:p w14:paraId="4F73AF48" w14:textId="77777777" w:rsidR="009E0BA7" w:rsidRPr="001E278A" w:rsidRDefault="009E0BA7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4FB7E9AC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5D8C3CEE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680A614E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7143EE49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56195783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253F1322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5E5843DE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7B308A64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103A0A01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1D9E7C97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641E777B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7FDAA696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0235C0D5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63335410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432CDBDB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2AFB3C92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034F88FB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1D46B3CB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3C6C257A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1BE682AD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752FFA04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4C975D1E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65DC36DE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4C31BCDD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2B273870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1AACE579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sectPr w:rsidR="00FE395A" w:rsidRPr="001E278A" w:rsidSect="00F569ED">
      <w:pgSz w:w="11907" w:h="16840" w:code="9"/>
      <w:pgMar w:top="1134" w:right="1134" w:bottom="1134" w:left="1134" w:header="851" w:footer="709" w:gutter="0"/>
      <w:cols w:num="2" w:space="284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C2D4726" w14:textId="77777777" w:rsidR="00F1358E" w:rsidRDefault="00F1358E" w:rsidP="003B7186">
      <w:pPr>
        <w:spacing w:after="0" w:line="240" w:lineRule="auto"/>
      </w:pPr>
      <w:r>
        <w:separator/>
      </w:r>
    </w:p>
  </w:endnote>
  <w:endnote w:type="continuationSeparator" w:id="0">
    <w:p w14:paraId="676A8A63" w14:textId="77777777" w:rsidR="00F1358E" w:rsidRDefault="00F1358E" w:rsidP="003B71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Square721 BT">
    <w:altName w:val="Calibri"/>
    <w:charset w:val="00"/>
    <w:family w:val="swiss"/>
    <w:pitch w:val="variable"/>
    <w:sig w:usb0="800000AF" w:usb1="1000204A" w:usb2="00000000" w:usb3="00000000" w:csb0="0000001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Arial Narrow" w:hAnsi="Arial Narrow" w:cs="Tahoma"/>
        <w:sz w:val="16"/>
        <w:szCs w:val="16"/>
      </w:rPr>
      <w:id w:val="-1019232242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609E7BA1" w14:textId="77777777" w:rsidR="00FB47EA" w:rsidRPr="00E46D0B" w:rsidRDefault="00FA7D8C">
        <w:pPr>
          <w:pStyle w:val="Footer"/>
          <w:pBdr>
            <w:top w:val="single" w:sz="4" w:space="1" w:color="D9D9D9" w:themeColor="background1" w:themeShade="D9"/>
          </w:pBdr>
          <w:rPr>
            <w:rFonts w:ascii="Arial Narrow" w:hAnsi="Arial Narrow" w:cs="Tahoma"/>
            <w:sz w:val="16"/>
            <w:szCs w:val="16"/>
          </w:rPr>
        </w:pPr>
        <w:r w:rsidRPr="00E46D0B">
          <w:rPr>
            <w:rFonts w:ascii="Arial Narrow" w:hAnsi="Arial Narrow" w:cs="Tahoma"/>
            <w:sz w:val="16"/>
            <w:szCs w:val="16"/>
          </w:rPr>
          <w:fldChar w:fldCharType="begin"/>
        </w:r>
        <w:r w:rsidR="00FB47EA" w:rsidRPr="00E46D0B">
          <w:rPr>
            <w:rFonts w:ascii="Arial Narrow" w:hAnsi="Arial Narrow" w:cs="Tahoma"/>
            <w:sz w:val="16"/>
            <w:szCs w:val="16"/>
          </w:rPr>
          <w:instrText xml:space="preserve"> PAGE   \* MERGEFORMAT </w:instrText>
        </w:r>
        <w:r w:rsidRPr="00E46D0B">
          <w:rPr>
            <w:rFonts w:ascii="Arial Narrow" w:hAnsi="Arial Narrow" w:cs="Tahoma"/>
            <w:sz w:val="16"/>
            <w:szCs w:val="16"/>
          </w:rPr>
          <w:fldChar w:fldCharType="separate"/>
        </w:r>
        <w:r w:rsidR="00F569ED">
          <w:rPr>
            <w:rFonts w:ascii="Arial Narrow" w:hAnsi="Arial Narrow" w:cs="Tahoma"/>
            <w:noProof/>
            <w:sz w:val="16"/>
            <w:szCs w:val="16"/>
          </w:rPr>
          <w:t>2</w:t>
        </w:r>
        <w:r w:rsidRPr="00E46D0B">
          <w:rPr>
            <w:rFonts w:ascii="Arial Narrow" w:hAnsi="Arial Narrow" w:cs="Tahoma"/>
            <w:sz w:val="16"/>
            <w:szCs w:val="16"/>
          </w:rPr>
          <w:fldChar w:fldCharType="end"/>
        </w:r>
        <w:r w:rsidR="00FB47EA" w:rsidRPr="00E46D0B">
          <w:rPr>
            <w:rFonts w:ascii="Arial Narrow" w:hAnsi="Arial Narrow" w:cs="Tahoma"/>
            <w:sz w:val="16"/>
            <w:szCs w:val="16"/>
          </w:rPr>
          <w:t xml:space="preserve"> |</w:t>
        </w:r>
        <w:r w:rsidR="003C537A">
          <w:rPr>
            <w:rFonts w:ascii="Arial Narrow" w:hAnsi="Arial Narrow" w:cs="Tahoma"/>
            <w:sz w:val="16"/>
            <w:szCs w:val="16"/>
          </w:rPr>
          <w:t xml:space="preserve"> </w:t>
        </w:r>
        <w:proofErr w:type="spellStart"/>
        <w:r w:rsidR="003C537A">
          <w:rPr>
            <w:rFonts w:ascii="Arial Narrow" w:hAnsi="Arial Narrow" w:cs="Tahoma"/>
            <w:sz w:val="16"/>
            <w:szCs w:val="16"/>
          </w:rPr>
          <w:t>Prosiding</w:t>
        </w:r>
        <w:proofErr w:type="spellEnd"/>
        <w:r w:rsidR="00FB47EA">
          <w:rPr>
            <w:rFonts w:ascii="Arial Narrow" w:hAnsi="Arial Narrow" w:cs="Tahoma"/>
            <w:sz w:val="16"/>
            <w:szCs w:val="16"/>
          </w:rPr>
          <w:t xml:space="preserve"> </w:t>
        </w:r>
        <w:r w:rsidR="0087546B">
          <w:rPr>
            <w:rFonts w:ascii="Arial Narrow" w:hAnsi="Arial Narrow" w:cs="Tahoma"/>
            <w:sz w:val="16"/>
            <w:szCs w:val="16"/>
          </w:rPr>
          <w:t>Seminar Heritage</w:t>
        </w:r>
        <w:r w:rsidR="00FB47EA">
          <w:rPr>
            <w:rFonts w:ascii="Arial Narrow" w:hAnsi="Arial Narrow" w:cs="Tahoma"/>
            <w:sz w:val="16"/>
            <w:szCs w:val="16"/>
          </w:rPr>
          <w:t xml:space="preserve"> IPLBI 201</w:t>
        </w:r>
        <w:r w:rsidR="0087546B">
          <w:rPr>
            <w:rFonts w:ascii="Arial Narrow" w:hAnsi="Arial Narrow" w:cs="Tahoma"/>
            <w:sz w:val="16"/>
            <w:szCs w:val="16"/>
          </w:rPr>
          <w:t>7</w:t>
        </w:r>
      </w:p>
    </w:sdtContent>
  </w:sdt>
  <w:p w14:paraId="3AF9B35E" w14:textId="77777777" w:rsidR="00FB47EA" w:rsidRDefault="00FB47E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Lato" w:hAnsi="Lato" w:cs="Times New Roman"/>
        <w:sz w:val="16"/>
        <w:szCs w:val="16"/>
      </w:rPr>
      <w:id w:val="768275637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864F12D" w14:textId="77777777" w:rsidR="00FB47EA" w:rsidRPr="001E278A" w:rsidRDefault="00F569ED">
        <w:pPr>
          <w:pStyle w:val="Footer"/>
          <w:pBdr>
            <w:top w:val="single" w:sz="4" w:space="1" w:color="D9D9D9" w:themeColor="background1" w:themeShade="D9"/>
          </w:pBdr>
          <w:jc w:val="right"/>
          <w:rPr>
            <w:rFonts w:ascii="Lato" w:hAnsi="Lato" w:cs="Times New Roman"/>
            <w:sz w:val="16"/>
            <w:szCs w:val="16"/>
          </w:rPr>
        </w:pPr>
        <w:proofErr w:type="spellStart"/>
        <w:r w:rsidRPr="001E278A">
          <w:rPr>
            <w:rFonts w:ascii="Lato" w:hAnsi="Lato" w:cs="Times New Roman"/>
            <w:sz w:val="16"/>
            <w:szCs w:val="16"/>
          </w:rPr>
          <w:t>Jurnal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</w:t>
        </w:r>
        <w:proofErr w:type="spellStart"/>
        <w:r w:rsidRPr="001E278A">
          <w:rPr>
            <w:rFonts w:ascii="Lato" w:hAnsi="Lato" w:cs="Times New Roman"/>
            <w:sz w:val="16"/>
            <w:szCs w:val="16"/>
          </w:rPr>
          <w:t>Lingkungan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</w:t>
        </w:r>
        <w:proofErr w:type="spellStart"/>
        <w:r w:rsidRPr="001E278A">
          <w:rPr>
            <w:rFonts w:ascii="Lato" w:hAnsi="Lato" w:cs="Times New Roman"/>
            <w:sz w:val="16"/>
            <w:szCs w:val="16"/>
          </w:rPr>
          <w:t>Binaan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Indonesia Volume </w:t>
        </w:r>
        <w:proofErr w:type="spellStart"/>
        <w:r w:rsidRPr="001E278A">
          <w:rPr>
            <w:rFonts w:ascii="Lato" w:hAnsi="Lato" w:cs="Times New Roman"/>
            <w:sz w:val="16"/>
            <w:szCs w:val="16"/>
          </w:rPr>
          <w:t>Tahun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</w:t>
        </w:r>
        <w:r w:rsidR="00FB47EA" w:rsidRPr="001E278A">
          <w:rPr>
            <w:rFonts w:ascii="Lato" w:hAnsi="Lato" w:cs="Times New Roman"/>
            <w:sz w:val="16"/>
            <w:szCs w:val="16"/>
          </w:rPr>
          <w:t xml:space="preserve">| </w: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begin"/>
        </w:r>
        <w:r w:rsidR="00FB47EA" w:rsidRPr="001E278A">
          <w:rPr>
            <w:rFonts w:ascii="Lato" w:hAnsi="Lato" w:cs="Times New Roman"/>
            <w:sz w:val="16"/>
            <w:szCs w:val="16"/>
          </w:rPr>
          <w:instrText xml:space="preserve"> PAGE   \* MERGEFORMAT </w:instrTex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separate"/>
        </w:r>
        <w:r w:rsidR="008E60E7">
          <w:rPr>
            <w:rFonts w:ascii="Lato" w:hAnsi="Lato" w:cs="Times New Roman"/>
            <w:noProof/>
            <w:sz w:val="16"/>
            <w:szCs w:val="16"/>
          </w:rPr>
          <w:t>4</w: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end"/>
        </w:r>
      </w:p>
    </w:sdtContent>
  </w:sdt>
  <w:p w14:paraId="43852569" w14:textId="77777777" w:rsidR="00FB47EA" w:rsidRDefault="00FB47EA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Lato" w:hAnsi="Lato" w:cs="Times New Roman"/>
        <w:sz w:val="16"/>
        <w:szCs w:val="16"/>
      </w:rPr>
      <w:id w:val="752008077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3E080FF" w14:textId="77777777" w:rsidR="00FB47EA" w:rsidRPr="001E278A" w:rsidRDefault="00F569ED" w:rsidP="002C7AED">
        <w:pPr>
          <w:pStyle w:val="Footer"/>
          <w:pBdr>
            <w:top w:val="single" w:sz="4" w:space="1" w:color="D9D9D9" w:themeColor="background1" w:themeShade="D9"/>
          </w:pBdr>
          <w:jc w:val="right"/>
          <w:rPr>
            <w:rFonts w:ascii="Lato" w:hAnsi="Lato" w:cs="Times New Roman"/>
            <w:sz w:val="16"/>
            <w:szCs w:val="16"/>
          </w:rPr>
        </w:pPr>
        <w:proofErr w:type="spellStart"/>
        <w:r w:rsidRPr="001E278A">
          <w:rPr>
            <w:rFonts w:ascii="Lato" w:hAnsi="Lato" w:cs="Times New Roman"/>
            <w:sz w:val="16"/>
            <w:szCs w:val="16"/>
          </w:rPr>
          <w:t>Jurnal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</w:t>
        </w:r>
        <w:proofErr w:type="spellStart"/>
        <w:r w:rsidRPr="001E278A">
          <w:rPr>
            <w:rFonts w:ascii="Lato" w:hAnsi="Lato" w:cs="Times New Roman"/>
            <w:sz w:val="16"/>
            <w:szCs w:val="16"/>
          </w:rPr>
          <w:t>Lingkungan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</w:t>
        </w:r>
        <w:proofErr w:type="spellStart"/>
        <w:r w:rsidRPr="001E278A">
          <w:rPr>
            <w:rFonts w:ascii="Lato" w:hAnsi="Lato" w:cs="Times New Roman"/>
            <w:sz w:val="16"/>
            <w:szCs w:val="16"/>
          </w:rPr>
          <w:t>Binaan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Indonesia Volume </w:t>
        </w:r>
        <w:proofErr w:type="spellStart"/>
        <w:r w:rsidRPr="001E278A">
          <w:rPr>
            <w:rFonts w:ascii="Lato" w:hAnsi="Lato" w:cs="Times New Roman"/>
            <w:sz w:val="16"/>
            <w:szCs w:val="16"/>
          </w:rPr>
          <w:t>Tahun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</w:t>
        </w:r>
        <w:r w:rsidR="00FB47EA" w:rsidRPr="001E278A">
          <w:rPr>
            <w:rFonts w:ascii="Lato" w:hAnsi="Lato" w:cs="Times New Roman"/>
            <w:sz w:val="16"/>
            <w:szCs w:val="16"/>
          </w:rPr>
          <w:t xml:space="preserve">| </w: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begin"/>
        </w:r>
        <w:r w:rsidR="00FB47EA" w:rsidRPr="001E278A">
          <w:rPr>
            <w:rFonts w:ascii="Lato" w:hAnsi="Lato" w:cs="Times New Roman"/>
            <w:sz w:val="16"/>
            <w:szCs w:val="16"/>
          </w:rPr>
          <w:instrText xml:space="preserve"> PAGE   \* MERGEFORMAT </w:instrTex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separate"/>
        </w:r>
        <w:r w:rsidR="008E60E7">
          <w:rPr>
            <w:rFonts w:ascii="Lato" w:hAnsi="Lato" w:cs="Times New Roman"/>
            <w:noProof/>
            <w:sz w:val="16"/>
            <w:szCs w:val="16"/>
          </w:rPr>
          <w:t>1</w: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end"/>
        </w:r>
      </w:p>
    </w:sdtContent>
  </w:sdt>
  <w:p w14:paraId="76C16B29" w14:textId="77777777" w:rsidR="00FB47EA" w:rsidRPr="001E278A" w:rsidRDefault="00FB47EA">
    <w:pPr>
      <w:pStyle w:val="Footer"/>
      <w:rPr>
        <w:rFonts w:ascii="Lato" w:hAnsi="Lato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55799E5" w14:textId="77777777" w:rsidR="00F1358E" w:rsidRDefault="00F1358E" w:rsidP="003B7186">
      <w:pPr>
        <w:spacing w:after="0" w:line="240" w:lineRule="auto"/>
      </w:pPr>
      <w:r>
        <w:separator/>
      </w:r>
    </w:p>
  </w:footnote>
  <w:footnote w:type="continuationSeparator" w:id="0">
    <w:p w14:paraId="42B5E8E7" w14:textId="77777777" w:rsidR="00F1358E" w:rsidRDefault="00F1358E" w:rsidP="003B718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75CCF6C" w14:textId="77777777" w:rsidR="00FB47EA" w:rsidRPr="00E46D0B" w:rsidRDefault="00FB47EA">
    <w:pPr>
      <w:pStyle w:val="Header"/>
      <w:rPr>
        <w:rFonts w:ascii="Arial Narrow" w:hAnsi="Arial Narrow"/>
        <w:sz w:val="16"/>
        <w:szCs w:val="16"/>
      </w:rPr>
    </w:pPr>
    <w:proofErr w:type="spellStart"/>
    <w:r>
      <w:rPr>
        <w:rFonts w:ascii="Arial Narrow" w:hAnsi="Arial Narrow"/>
        <w:sz w:val="16"/>
        <w:szCs w:val="16"/>
      </w:rPr>
      <w:t>Judul</w:t>
    </w:r>
    <w:proofErr w:type="spellEnd"/>
    <w:r>
      <w:rPr>
        <w:rFonts w:ascii="Arial Narrow" w:hAnsi="Arial Narrow"/>
        <w:sz w:val="16"/>
        <w:szCs w:val="16"/>
      </w:rPr>
      <w:t xml:space="preserve"> </w:t>
    </w:r>
    <w:proofErr w:type="spellStart"/>
    <w:r>
      <w:rPr>
        <w:rFonts w:ascii="Arial Narrow" w:hAnsi="Arial Narrow"/>
        <w:sz w:val="16"/>
        <w:szCs w:val="16"/>
      </w:rPr>
      <w:t>Artikel</w:t>
    </w:r>
    <w:proofErr w:type="spellEnd"/>
  </w:p>
  <w:p w14:paraId="3E8E5DB7" w14:textId="77777777" w:rsidR="00FB47EA" w:rsidRDefault="00FB47EA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08877B4" w14:textId="77777777" w:rsidR="00FB47EA" w:rsidRPr="001E278A" w:rsidRDefault="00FB47EA" w:rsidP="00BE1C63">
    <w:pPr>
      <w:pStyle w:val="Header"/>
      <w:jc w:val="right"/>
      <w:rPr>
        <w:rFonts w:ascii="Lato" w:hAnsi="Lato" w:cs="Times New Roman"/>
        <w:sz w:val="16"/>
        <w:szCs w:val="16"/>
      </w:rPr>
    </w:pPr>
    <w:proofErr w:type="spellStart"/>
    <w:r w:rsidRPr="001E278A">
      <w:rPr>
        <w:rFonts w:ascii="Lato" w:hAnsi="Lato" w:cs="Times New Roman"/>
        <w:sz w:val="16"/>
        <w:szCs w:val="16"/>
      </w:rPr>
      <w:t>Nama</w:t>
    </w:r>
    <w:proofErr w:type="spellEnd"/>
    <w:r w:rsidRPr="001E278A">
      <w:rPr>
        <w:rFonts w:ascii="Lato" w:hAnsi="Lato" w:cs="Times New Roman"/>
        <w:sz w:val="16"/>
        <w:szCs w:val="16"/>
      </w:rPr>
      <w:t xml:space="preserve"> </w:t>
    </w:r>
    <w:proofErr w:type="spellStart"/>
    <w:r w:rsidR="00F569ED" w:rsidRPr="001E278A">
      <w:rPr>
        <w:rFonts w:ascii="Lato" w:hAnsi="Lato" w:cs="Times New Roman"/>
        <w:sz w:val="16"/>
        <w:szCs w:val="16"/>
      </w:rPr>
      <w:t>semua</w:t>
    </w:r>
    <w:proofErr w:type="spellEnd"/>
    <w:r w:rsidR="00F569ED" w:rsidRPr="001E278A">
      <w:rPr>
        <w:rFonts w:ascii="Lato" w:hAnsi="Lato" w:cs="Times New Roman"/>
        <w:sz w:val="16"/>
        <w:szCs w:val="16"/>
      </w:rPr>
      <w:t xml:space="preserve"> </w:t>
    </w:r>
    <w:proofErr w:type="spellStart"/>
    <w:r w:rsidR="00F569ED" w:rsidRPr="001E278A">
      <w:rPr>
        <w:rFonts w:ascii="Lato" w:hAnsi="Lato" w:cs="Times New Roman"/>
        <w:sz w:val="16"/>
        <w:szCs w:val="16"/>
      </w:rPr>
      <w:t>p</w:t>
    </w:r>
    <w:r w:rsidRPr="001E278A">
      <w:rPr>
        <w:rFonts w:ascii="Lato" w:hAnsi="Lato" w:cs="Times New Roman"/>
        <w:sz w:val="16"/>
        <w:szCs w:val="16"/>
      </w:rPr>
      <w:t>enulis</w:t>
    </w:r>
    <w:proofErr w:type="spellEnd"/>
    <w:r w:rsidR="00F569ED" w:rsidRPr="001E278A">
      <w:rPr>
        <w:rFonts w:ascii="Lato" w:hAnsi="Lato" w:cs="Times New Roman"/>
        <w:sz w:val="16"/>
        <w:szCs w:val="16"/>
      </w:rPr>
      <w:t xml:space="preserve"> (</w:t>
    </w:r>
    <w:proofErr w:type="spellStart"/>
    <w:r w:rsidR="00F569ED" w:rsidRPr="001E278A">
      <w:rPr>
        <w:rFonts w:ascii="Lato" w:hAnsi="Lato" w:cs="Times New Roman"/>
        <w:sz w:val="16"/>
        <w:szCs w:val="16"/>
      </w:rPr>
      <w:t>selain</w:t>
    </w:r>
    <w:proofErr w:type="spellEnd"/>
    <w:r w:rsidR="00F569ED" w:rsidRPr="001E278A">
      <w:rPr>
        <w:rFonts w:ascii="Lato" w:hAnsi="Lato" w:cs="Times New Roman"/>
        <w:sz w:val="16"/>
        <w:szCs w:val="16"/>
      </w:rPr>
      <w:t xml:space="preserve"> </w:t>
    </w:r>
    <w:proofErr w:type="spellStart"/>
    <w:r w:rsidR="00F569ED" w:rsidRPr="001E278A">
      <w:rPr>
        <w:rFonts w:ascii="Lato" w:hAnsi="Lato" w:cs="Times New Roman"/>
        <w:sz w:val="16"/>
        <w:szCs w:val="16"/>
      </w:rPr>
      <w:t>nama</w:t>
    </w:r>
    <w:proofErr w:type="spellEnd"/>
    <w:r w:rsidR="00F569ED" w:rsidRPr="001E278A">
      <w:rPr>
        <w:rFonts w:ascii="Lato" w:hAnsi="Lato" w:cs="Times New Roman"/>
        <w:sz w:val="16"/>
        <w:szCs w:val="16"/>
      </w:rPr>
      <w:t xml:space="preserve"> </w:t>
    </w:r>
    <w:proofErr w:type="spellStart"/>
    <w:r w:rsidR="00F569ED" w:rsidRPr="001E278A">
      <w:rPr>
        <w:rFonts w:ascii="Lato" w:hAnsi="Lato" w:cs="Times New Roman"/>
        <w:sz w:val="16"/>
        <w:szCs w:val="16"/>
      </w:rPr>
      <w:t>belakang</w:t>
    </w:r>
    <w:proofErr w:type="spellEnd"/>
    <w:r w:rsidR="00F569ED" w:rsidRPr="001E278A">
      <w:rPr>
        <w:rFonts w:ascii="Lato" w:hAnsi="Lato" w:cs="Times New Roman"/>
        <w:sz w:val="16"/>
        <w:szCs w:val="16"/>
      </w:rPr>
      <w:t xml:space="preserve"> </w:t>
    </w:r>
    <w:proofErr w:type="spellStart"/>
    <w:r w:rsidR="00F569ED" w:rsidRPr="001E278A">
      <w:rPr>
        <w:rFonts w:ascii="Lato" w:hAnsi="Lato" w:cs="Times New Roman"/>
        <w:sz w:val="16"/>
        <w:szCs w:val="16"/>
      </w:rPr>
      <w:t>disingkat</w:t>
    </w:r>
    <w:proofErr w:type="spellEnd"/>
    <w:r w:rsidR="00F569ED" w:rsidRPr="001E278A">
      <w:rPr>
        <w:rFonts w:ascii="Lato" w:hAnsi="Lato" w:cs="Times New Roman"/>
        <w:sz w:val="16"/>
        <w:szCs w:val="16"/>
      </w:rPr>
      <w:t>)</w:t>
    </w:r>
    <w:r w:rsidRPr="001E278A">
      <w:rPr>
        <w:rFonts w:ascii="Lato" w:hAnsi="Lato" w:cs="Times New Roman"/>
        <w:sz w:val="16"/>
        <w:szCs w:val="16"/>
      </w:rPr>
      <w:t xml:space="preserve">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82F6E50"/>
    <w:multiLevelType w:val="hybridMultilevel"/>
    <w:tmpl w:val="FE9C4D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2FD7A4F"/>
    <w:multiLevelType w:val="hybridMultilevel"/>
    <w:tmpl w:val="1520BA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98C1DB7"/>
    <w:multiLevelType w:val="hybridMultilevel"/>
    <w:tmpl w:val="196CA0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A860956"/>
    <w:multiLevelType w:val="hybridMultilevel"/>
    <w:tmpl w:val="1D64D9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mirrorMargins/>
  <w:proofState w:spelling="clean" w:grammar="clean"/>
  <w:defaultTabStop w:val="720"/>
  <w:drawingGridHorizontalSpacing w:val="113"/>
  <w:drawingGridVerticalSpacing w:val="11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858D0"/>
    <w:rsid w:val="00002873"/>
    <w:rsid w:val="000043B8"/>
    <w:rsid w:val="000046DE"/>
    <w:rsid w:val="00013F83"/>
    <w:rsid w:val="00014D38"/>
    <w:rsid w:val="00015F8C"/>
    <w:rsid w:val="0001629B"/>
    <w:rsid w:val="000171A2"/>
    <w:rsid w:val="000177E4"/>
    <w:rsid w:val="00021B85"/>
    <w:rsid w:val="0002264A"/>
    <w:rsid w:val="00022C11"/>
    <w:rsid w:val="00026B10"/>
    <w:rsid w:val="00035317"/>
    <w:rsid w:val="00041072"/>
    <w:rsid w:val="00041B29"/>
    <w:rsid w:val="00042454"/>
    <w:rsid w:val="00062C87"/>
    <w:rsid w:val="00071FB4"/>
    <w:rsid w:val="00072DD0"/>
    <w:rsid w:val="00080FE2"/>
    <w:rsid w:val="00085C5B"/>
    <w:rsid w:val="00092359"/>
    <w:rsid w:val="000948E9"/>
    <w:rsid w:val="000A0B11"/>
    <w:rsid w:val="000A219C"/>
    <w:rsid w:val="000A597D"/>
    <w:rsid w:val="000B1620"/>
    <w:rsid w:val="000B39CA"/>
    <w:rsid w:val="000B7151"/>
    <w:rsid w:val="000D5B04"/>
    <w:rsid w:val="000D5E30"/>
    <w:rsid w:val="000D6E3F"/>
    <w:rsid w:val="000D7E12"/>
    <w:rsid w:val="000E1B4D"/>
    <w:rsid w:val="000E1D2F"/>
    <w:rsid w:val="000E79C7"/>
    <w:rsid w:val="000F3C4E"/>
    <w:rsid w:val="000F3D6C"/>
    <w:rsid w:val="000F4CFA"/>
    <w:rsid w:val="000F7FEC"/>
    <w:rsid w:val="00100391"/>
    <w:rsid w:val="00101A2D"/>
    <w:rsid w:val="00102014"/>
    <w:rsid w:val="001047AD"/>
    <w:rsid w:val="00107292"/>
    <w:rsid w:val="00107B21"/>
    <w:rsid w:val="00110025"/>
    <w:rsid w:val="00111F06"/>
    <w:rsid w:val="00117634"/>
    <w:rsid w:val="00124FD9"/>
    <w:rsid w:val="001252F8"/>
    <w:rsid w:val="00125C5E"/>
    <w:rsid w:val="00126C21"/>
    <w:rsid w:val="00135CD0"/>
    <w:rsid w:val="001362A8"/>
    <w:rsid w:val="00150469"/>
    <w:rsid w:val="00150C24"/>
    <w:rsid w:val="001631A2"/>
    <w:rsid w:val="00166951"/>
    <w:rsid w:val="001756E9"/>
    <w:rsid w:val="00184EB9"/>
    <w:rsid w:val="00193D60"/>
    <w:rsid w:val="00195B64"/>
    <w:rsid w:val="001A14ED"/>
    <w:rsid w:val="001A5E1E"/>
    <w:rsid w:val="001A6A04"/>
    <w:rsid w:val="001B5181"/>
    <w:rsid w:val="001B56E6"/>
    <w:rsid w:val="001B5D8E"/>
    <w:rsid w:val="001B7791"/>
    <w:rsid w:val="001C2EEA"/>
    <w:rsid w:val="001C788B"/>
    <w:rsid w:val="001D4284"/>
    <w:rsid w:val="001E278A"/>
    <w:rsid w:val="001E4D97"/>
    <w:rsid w:val="001E631E"/>
    <w:rsid w:val="001F0F2E"/>
    <w:rsid w:val="001F2D38"/>
    <w:rsid w:val="00205B9D"/>
    <w:rsid w:val="0020738D"/>
    <w:rsid w:val="00221D58"/>
    <w:rsid w:val="0022277D"/>
    <w:rsid w:val="00222EBC"/>
    <w:rsid w:val="00226807"/>
    <w:rsid w:val="00230266"/>
    <w:rsid w:val="002304A6"/>
    <w:rsid w:val="00230D7F"/>
    <w:rsid w:val="00235F3A"/>
    <w:rsid w:val="00246A48"/>
    <w:rsid w:val="00254530"/>
    <w:rsid w:val="00263EA4"/>
    <w:rsid w:val="00271599"/>
    <w:rsid w:val="002844EF"/>
    <w:rsid w:val="00286C83"/>
    <w:rsid w:val="00295143"/>
    <w:rsid w:val="00295BD7"/>
    <w:rsid w:val="00297516"/>
    <w:rsid w:val="0029798F"/>
    <w:rsid w:val="002A50A7"/>
    <w:rsid w:val="002B5C58"/>
    <w:rsid w:val="002C0767"/>
    <w:rsid w:val="002C187C"/>
    <w:rsid w:val="002C1A50"/>
    <w:rsid w:val="002C1AEE"/>
    <w:rsid w:val="002C7AED"/>
    <w:rsid w:val="002D55B8"/>
    <w:rsid w:val="002D5706"/>
    <w:rsid w:val="002D69E3"/>
    <w:rsid w:val="002E678F"/>
    <w:rsid w:val="002F0311"/>
    <w:rsid w:val="002F117B"/>
    <w:rsid w:val="00305928"/>
    <w:rsid w:val="003103C6"/>
    <w:rsid w:val="00315BF4"/>
    <w:rsid w:val="00315FC7"/>
    <w:rsid w:val="00321C8F"/>
    <w:rsid w:val="003374E8"/>
    <w:rsid w:val="00340E9A"/>
    <w:rsid w:val="003425A5"/>
    <w:rsid w:val="00345FFA"/>
    <w:rsid w:val="00354771"/>
    <w:rsid w:val="003578DF"/>
    <w:rsid w:val="00364680"/>
    <w:rsid w:val="00367453"/>
    <w:rsid w:val="00371B2E"/>
    <w:rsid w:val="003735CA"/>
    <w:rsid w:val="00384722"/>
    <w:rsid w:val="00396B98"/>
    <w:rsid w:val="003A6797"/>
    <w:rsid w:val="003B29B1"/>
    <w:rsid w:val="003B391D"/>
    <w:rsid w:val="003B5752"/>
    <w:rsid w:val="003B5EA0"/>
    <w:rsid w:val="003B683A"/>
    <w:rsid w:val="003B7186"/>
    <w:rsid w:val="003C24F9"/>
    <w:rsid w:val="003C52F7"/>
    <w:rsid w:val="003C537A"/>
    <w:rsid w:val="003C56E8"/>
    <w:rsid w:val="003C6348"/>
    <w:rsid w:val="003C6F60"/>
    <w:rsid w:val="003D1B91"/>
    <w:rsid w:val="003E2856"/>
    <w:rsid w:val="003E4051"/>
    <w:rsid w:val="003E5801"/>
    <w:rsid w:val="003F0EBF"/>
    <w:rsid w:val="003F17DE"/>
    <w:rsid w:val="003F5C1E"/>
    <w:rsid w:val="003F7532"/>
    <w:rsid w:val="004131B2"/>
    <w:rsid w:val="0041751A"/>
    <w:rsid w:val="00420112"/>
    <w:rsid w:val="00427B38"/>
    <w:rsid w:val="00430C88"/>
    <w:rsid w:val="00432608"/>
    <w:rsid w:val="0043478B"/>
    <w:rsid w:val="0043782D"/>
    <w:rsid w:val="004550AB"/>
    <w:rsid w:val="00456F42"/>
    <w:rsid w:val="00464B4C"/>
    <w:rsid w:val="00481F37"/>
    <w:rsid w:val="00482B60"/>
    <w:rsid w:val="0048408C"/>
    <w:rsid w:val="00485D7A"/>
    <w:rsid w:val="004939CA"/>
    <w:rsid w:val="00493ACA"/>
    <w:rsid w:val="00493BD0"/>
    <w:rsid w:val="004947EC"/>
    <w:rsid w:val="0049522E"/>
    <w:rsid w:val="00497E66"/>
    <w:rsid w:val="004A19AC"/>
    <w:rsid w:val="004A3A9E"/>
    <w:rsid w:val="004C10AA"/>
    <w:rsid w:val="004C49F7"/>
    <w:rsid w:val="004D3F9B"/>
    <w:rsid w:val="004E2112"/>
    <w:rsid w:val="004E4231"/>
    <w:rsid w:val="004E5133"/>
    <w:rsid w:val="0050095B"/>
    <w:rsid w:val="005028B8"/>
    <w:rsid w:val="00516A28"/>
    <w:rsid w:val="00522499"/>
    <w:rsid w:val="0052440A"/>
    <w:rsid w:val="0053280B"/>
    <w:rsid w:val="005341C5"/>
    <w:rsid w:val="005345E1"/>
    <w:rsid w:val="00536F08"/>
    <w:rsid w:val="00542DBE"/>
    <w:rsid w:val="00546074"/>
    <w:rsid w:val="0055378B"/>
    <w:rsid w:val="005546E7"/>
    <w:rsid w:val="005604DA"/>
    <w:rsid w:val="00562FD8"/>
    <w:rsid w:val="0056752B"/>
    <w:rsid w:val="00567905"/>
    <w:rsid w:val="00567E27"/>
    <w:rsid w:val="0057501D"/>
    <w:rsid w:val="00584853"/>
    <w:rsid w:val="0058507E"/>
    <w:rsid w:val="00586C45"/>
    <w:rsid w:val="0059525D"/>
    <w:rsid w:val="0059588F"/>
    <w:rsid w:val="00597177"/>
    <w:rsid w:val="005973F4"/>
    <w:rsid w:val="005975AF"/>
    <w:rsid w:val="005A4B04"/>
    <w:rsid w:val="005A505A"/>
    <w:rsid w:val="005A75CA"/>
    <w:rsid w:val="005A7835"/>
    <w:rsid w:val="005B1727"/>
    <w:rsid w:val="005B2217"/>
    <w:rsid w:val="005B2228"/>
    <w:rsid w:val="005B4110"/>
    <w:rsid w:val="005C0CA8"/>
    <w:rsid w:val="005D3667"/>
    <w:rsid w:val="005E5637"/>
    <w:rsid w:val="005E649C"/>
    <w:rsid w:val="005F4D43"/>
    <w:rsid w:val="005F7BA5"/>
    <w:rsid w:val="00602D9B"/>
    <w:rsid w:val="006038C6"/>
    <w:rsid w:val="0061406D"/>
    <w:rsid w:val="0061553D"/>
    <w:rsid w:val="0062097B"/>
    <w:rsid w:val="0063418E"/>
    <w:rsid w:val="00635015"/>
    <w:rsid w:val="00642868"/>
    <w:rsid w:val="0064412E"/>
    <w:rsid w:val="00644534"/>
    <w:rsid w:val="0064618A"/>
    <w:rsid w:val="00646AE0"/>
    <w:rsid w:val="00646C3D"/>
    <w:rsid w:val="0065192F"/>
    <w:rsid w:val="006612DB"/>
    <w:rsid w:val="00663EB8"/>
    <w:rsid w:val="00677C74"/>
    <w:rsid w:val="00680950"/>
    <w:rsid w:val="006847C6"/>
    <w:rsid w:val="00686B67"/>
    <w:rsid w:val="00687D7E"/>
    <w:rsid w:val="0069351F"/>
    <w:rsid w:val="00693A24"/>
    <w:rsid w:val="00697998"/>
    <w:rsid w:val="006A431A"/>
    <w:rsid w:val="006A5016"/>
    <w:rsid w:val="006A75BE"/>
    <w:rsid w:val="006B07F5"/>
    <w:rsid w:val="006B37F1"/>
    <w:rsid w:val="006B39B1"/>
    <w:rsid w:val="006C7AB6"/>
    <w:rsid w:val="006D097E"/>
    <w:rsid w:val="006E2E8A"/>
    <w:rsid w:val="006E2FD2"/>
    <w:rsid w:val="006F0A4F"/>
    <w:rsid w:val="006F16B5"/>
    <w:rsid w:val="006F7E85"/>
    <w:rsid w:val="00701B48"/>
    <w:rsid w:val="00704CB9"/>
    <w:rsid w:val="007051AA"/>
    <w:rsid w:val="007066EE"/>
    <w:rsid w:val="0071784F"/>
    <w:rsid w:val="00734F8D"/>
    <w:rsid w:val="0075504F"/>
    <w:rsid w:val="00760614"/>
    <w:rsid w:val="0076330F"/>
    <w:rsid w:val="00770FEF"/>
    <w:rsid w:val="00773E82"/>
    <w:rsid w:val="00774325"/>
    <w:rsid w:val="0077556A"/>
    <w:rsid w:val="0077634A"/>
    <w:rsid w:val="00776E8A"/>
    <w:rsid w:val="0079220B"/>
    <w:rsid w:val="0079580F"/>
    <w:rsid w:val="007968F2"/>
    <w:rsid w:val="007A00CB"/>
    <w:rsid w:val="007B3449"/>
    <w:rsid w:val="007B486C"/>
    <w:rsid w:val="007C376F"/>
    <w:rsid w:val="007C5A8A"/>
    <w:rsid w:val="007D2154"/>
    <w:rsid w:val="007D7AF8"/>
    <w:rsid w:val="007E0361"/>
    <w:rsid w:val="007E07A8"/>
    <w:rsid w:val="007E722C"/>
    <w:rsid w:val="007F36AC"/>
    <w:rsid w:val="00805422"/>
    <w:rsid w:val="008070C0"/>
    <w:rsid w:val="00834BBE"/>
    <w:rsid w:val="00835B25"/>
    <w:rsid w:val="00850D54"/>
    <w:rsid w:val="0085528E"/>
    <w:rsid w:val="00860713"/>
    <w:rsid w:val="008635D1"/>
    <w:rsid w:val="00864DA7"/>
    <w:rsid w:val="0087546B"/>
    <w:rsid w:val="00877CE9"/>
    <w:rsid w:val="00883229"/>
    <w:rsid w:val="008849FC"/>
    <w:rsid w:val="00887291"/>
    <w:rsid w:val="00896C20"/>
    <w:rsid w:val="008C049D"/>
    <w:rsid w:val="008C1A25"/>
    <w:rsid w:val="008D026C"/>
    <w:rsid w:val="008D0F50"/>
    <w:rsid w:val="008E2011"/>
    <w:rsid w:val="008E60E7"/>
    <w:rsid w:val="008E66BC"/>
    <w:rsid w:val="008F174A"/>
    <w:rsid w:val="008F2498"/>
    <w:rsid w:val="008F3E51"/>
    <w:rsid w:val="008F5A1B"/>
    <w:rsid w:val="008F6832"/>
    <w:rsid w:val="008F7E33"/>
    <w:rsid w:val="0090257D"/>
    <w:rsid w:val="009027AE"/>
    <w:rsid w:val="00904A35"/>
    <w:rsid w:val="00904BC5"/>
    <w:rsid w:val="00906593"/>
    <w:rsid w:val="00907A0F"/>
    <w:rsid w:val="009135D7"/>
    <w:rsid w:val="00916B32"/>
    <w:rsid w:val="00932F4B"/>
    <w:rsid w:val="009351F0"/>
    <w:rsid w:val="00937844"/>
    <w:rsid w:val="0094075F"/>
    <w:rsid w:val="00940BB0"/>
    <w:rsid w:val="00942C9C"/>
    <w:rsid w:val="00954394"/>
    <w:rsid w:val="009566DE"/>
    <w:rsid w:val="009605A6"/>
    <w:rsid w:val="00960669"/>
    <w:rsid w:val="00962D03"/>
    <w:rsid w:val="0096316B"/>
    <w:rsid w:val="009667EE"/>
    <w:rsid w:val="009714E9"/>
    <w:rsid w:val="00977A33"/>
    <w:rsid w:val="00984671"/>
    <w:rsid w:val="009866A8"/>
    <w:rsid w:val="00993894"/>
    <w:rsid w:val="009A003B"/>
    <w:rsid w:val="009A2500"/>
    <w:rsid w:val="009A2DA8"/>
    <w:rsid w:val="009A728F"/>
    <w:rsid w:val="009A77D3"/>
    <w:rsid w:val="009B3A1B"/>
    <w:rsid w:val="009B5603"/>
    <w:rsid w:val="009C0C54"/>
    <w:rsid w:val="009C5AE0"/>
    <w:rsid w:val="009C6B86"/>
    <w:rsid w:val="009D1C2C"/>
    <w:rsid w:val="009D696A"/>
    <w:rsid w:val="009E0BA7"/>
    <w:rsid w:val="00A00B62"/>
    <w:rsid w:val="00A075FF"/>
    <w:rsid w:val="00A128B5"/>
    <w:rsid w:val="00A14721"/>
    <w:rsid w:val="00A14CB4"/>
    <w:rsid w:val="00A169DE"/>
    <w:rsid w:val="00A260F6"/>
    <w:rsid w:val="00A341F6"/>
    <w:rsid w:val="00A34DD0"/>
    <w:rsid w:val="00A36595"/>
    <w:rsid w:val="00A36672"/>
    <w:rsid w:val="00A44830"/>
    <w:rsid w:val="00A44981"/>
    <w:rsid w:val="00A50B9B"/>
    <w:rsid w:val="00A5345E"/>
    <w:rsid w:val="00A542B3"/>
    <w:rsid w:val="00A71C1C"/>
    <w:rsid w:val="00A8086F"/>
    <w:rsid w:val="00A83231"/>
    <w:rsid w:val="00A836F7"/>
    <w:rsid w:val="00A84CF4"/>
    <w:rsid w:val="00A852A4"/>
    <w:rsid w:val="00A86189"/>
    <w:rsid w:val="00A94FC4"/>
    <w:rsid w:val="00AA11BC"/>
    <w:rsid w:val="00AA1FEB"/>
    <w:rsid w:val="00AC2C7C"/>
    <w:rsid w:val="00AE124A"/>
    <w:rsid w:val="00AE35EF"/>
    <w:rsid w:val="00AE371B"/>
    <w:rsid w:val="00AE71DC"/>
    <w:rsid w:val="00B008EC"/>
    <w:rsid w:val="00B00EF9"/>
    <w:rsid w:val="00B026BD"/>
    <w:rsid w:val="00B04982"/>
    <w:rsid w:val="00B07553"/>
    <w:rsid w:val="00B07C7E"/>
    <w:rsid w:val="00B07FBC"/>
    <w:rsid w:val="00B10083"/>
    <w:rsid w:val="00B10BF7"/>
    <w:rsid w:val="00B122B3"/>
    <w:rsid w:val="00B12432"/>
    <w:rsid w:val="00B16EFB"/>
    <w:rsid w:val="00B2318F"/>
    <w:rsid w:val="00B232BA"/>
    <w:rsid w:val="00B23ADC"/>
    <w:rsid w:val="00B43EC1"/>
    <w:rsid w:val="00B44121"/>
    <w:rsid w:val="00B47C3E"/>
    <w:rsid w:val="00B53C50"/>
    <w:rsid w:val="00B545D5"/>
    <w:rsid w:val="00B73D99"/>
    <w:rsid w:val="00B879B9"/>
    <w:rsid w:val="00B9035C"/>
    <w:rsid w:val="00B91952"/>
    <w:rsid w:val="00BA2A98"/>
    <w:rsid w:val="00BA44E7"/>
    <w:rsid w:val="00BA78A5"/>
    <w:rsid w:val="00BB094C"/>
    <w:rsid w:val="00BB3AB0"/>
    <w:rsid w:val="00BB3AD2"/>
    <w:rsid w:val="00BC4185"/>
    <w:rsid w:val="00BD319B"/>
    <w:rsid w:val="00BD4959"/>
    <w:rsid w:val="00BE03DC"/>
    <w:rsid w:val="00BE1C63"/>
    <w:rsid w:val="00BE4584"/>
    <w:rsid w:val="00BF3C97"/>
    <w:rsid w:val="00C03BD3"/>
    <w:rsid w:val="00C05E51"/>
    <w:rsid w:val="00C1469C"/>
    <w:rsid w:val="00C1483E"/>
    <w:rsid w:val="00C14AB0"/>
    <w:rsid w:val="00C17527"/>
    <w:rsid w:val="00C22822"/>
    <w:rsid w:val="00C23888"/>
    <w:rsid w:val="00C30D97"/>
    <w:rsid w:val="00C4099C"/>
    <w:rsid w:val="00C41087"/>
    <w:rsid w:val="00C410B3"/>
    <w:rsid w:val="00C45CF7"/>
    <w:rsid w:val="00C47584"/>
    <w:rsid w:val="00C52A6B"/>
    <w:rsid w:val="00C547B7"/>
    <w:rsid w:val="00C56FBA"/>
    <w:rsid w:val="00C7160E"/>
    <w:rsid w:val="00C8175B"/>
    <w:rsid w:val="00C876A8"/>
    <w:rsid w:val="00C90C2B"/>
    <w:rsid w:val="00C966F9"/>
    <w:rsid w:val="00CA5187"/>
    <w:rsid w:val="00CA7308"/>
    <w:rsid w:val="00CB1B5F"/>
    <w:rsid w:val="00CB1D2D"/>
    <w:rsid w:val="00CC0232"/>
    <w:rsid w:val="00CC7D39"/>
    <w:rsid w:val="00CD1A9B"/>
    <w:rsid w:val="00CD1F29"/>
    <w:rsid w:val="00CD4596"/>
    <w:rsid w:val="00CD4B39"/>
    <w:rsid w:val="00CE2D8A"/>
    <w:rsid w:val="00CE7D4B"/>
    <w:rsid w:val="00CF351E"/>
    <w:rsid w:val="00D00ACC"/>
    <w:rsid w:val="00D038F4"/>
    <w:rsid w:val="00D06DED"/>
    <w:rsid w:val="00D166E9"/>
    <w:rsid w:val="00D16D78"/>
    <w:rsid w:val="00D2092E"/>
    <w:rsid w:val="00D20B33"/>
    <w:rsid w:val="00D2181A"/>
    <w:rsid w:val="00D22CCC"/>
    <w:rsid w:val="00D30EFC"/>
    <w:rsid w:val="00D3313A"/>
    <w:rsid w:val="00D34E4B"/>
    <w:rsid w:val="00D372C7"/>
    <w:rsid w:val="00D37808"/>
    <w:rsid w:val="00D440B0"/>
    <w:rsid w:val="00D46EEB"/>
    <w:rsid w:val="00D4751B"/>
    <w:rsid w:val="00D47FEE"/>
    <w:rsid w:val="00D508C8"/>
    <w:rsid w:val="00D50A16"/>
    <w:rsid w:val="00D52BF2"/>
    <w:rsid w:val="00D60D28"/>
    <w:rsid w:val="00D623CC"/>
    <w:rsid w:val="00D70588"/>
    <w:rsid w:val="00D82E3C"/>
    <w:rsid w:val="00D90500"/>
    <w:rsid w:val="00D94A0F"/>
    <w:rsid w:val="00D97D3D"/>
    <w:rsid w:val="00DA0C10"/>
    <w:rsid w:val="00DA77A2"/>
    <w:rsid w:val="00DB18A6"/>
    <w:rsid w:val="00DB707B"/>
    <w:rsid w:val="00DC22C1"/>
    <w:rsid w:val="00DC2CA3"/>
    <w:rsid w:val="00DC7653"/>
    <w:rsid w:val="00DD1C4A"/>
    <w:rsid w:val="00DE41E5"/>
    <w:rsid w:val="00DE432E"/>
    <w:rsid w:val="00DF0660"/>
    <w:rsid w:val="00DF7603"/>
    <w:rsid w:val="00E03E68"/>
    <w:rsid w:val="00E03E72"/>
    <w:rsid w:val="00E16A21"/>
    <w:rsid w:val="00E17A00"/>
    <w:rsid w:val="00E26497"/>
    <w:rsid w:val="00E274B7"/>
    <w:rsid w:val="00E31DCA"/>
    <w:rsid w:val="00E31FBE"/>
    <w:rsid w:val="00E33D30"/>
    <w:rsid w:val="00E36B35"/>
    <w:rsid w:val="00E36C10"/>
    <w:rsid w:val="00E40112"/>
    <w:rsid w:val="00E46D0B"/>
    <w:rsid w:val="00E47FED"/>
    <w:rsid w:val="00E53A9F"/>
    <w:rsid w:val="00E54C8E"/>
    <w:rsid w:val="00E56598"/>
    <w:rsid w:val="00E663E9"/>
    <w:rsid w:val="00E72298"/>
    <w:rsid w:val="00E72755"/>
    <w:rsid w:val="00E74583"/>
    <w:rsid w:val="00E74AFB"/>
    <w:rsid w:val="00E776EB"/>
    <w:rsid w:val="00E82A9C"/>
    <w:rsid w:val="00E852F7"/>
    <w:rsid w:val="00E85495"/>
    <w:rsid w:val="00E858D0"/>
    <w:rsid w:val="00E875C0"/>
    <w:rsid w:val="00E9206F"/>
    <w:rsid w:val="00E924BA"/>
    <w:rsid w:val="00E9756D"/>
    <w:rsid w:val="00EA0787"/>
    <w:rsid w:val="00EA2DE5"/>
    <w:rsid w:val="00EA5C03"/>
    <w:rsid w:val="00EB4B09"/>
    <w:rsid w:val="00EB5E2E"/>
    <w:rsid w:val="00EC6834"/>
    <w:rsid w:val="00EC79AF"/>
    <w:rsid w:val="00ED3266"/>
    <w:rsid w:val="00ED3B0A"/>
    <w:rsid w:val="00ED5466"/>
    <w:rsid w:val="00EE63DA"/>
    <w:rsid w:val="00EF6847"/>
    <w:rsid w:val="00F02376"/>
    <w:rsid w:val="00F027F6"/>
    <w:rsid w:val="00F1358E"/>
    <w:rsid w:val="00F14140"/>
    <w:rsid w:val="00F147E0"/>
    <w:rsid w:val="00F168FA"/>
    <w:rsid w:val="00F24663"/>
    <w:rsid w:val="00F264CD"/>
    <w:rsid w:val="00F2676A"/>
    <w:rsid w:val="00F35528"/>
    <w:rsid w:val="00F37391"/>
    <w:rsid w:val="00F431D9"/>
    <w:rsid w:val="00F43C64"/>
    <w:rsid w:val="00F47837"/>
    <w:rsid w:val="00F50099"/>
    <w:rsid w:val="00F53983"/>
    <w:rsid w:val="00F53FC8"/>
    <w:rsid w:val="00F549B2"/>
    <w:rsid w:val="00F569ED"/>
    <w:rsid w:val="00F62901"/>
    <w:rsid w:val="00F671AB"/>
    <w:rsid w:val="00F71287"/>
    <w:rsid w:val="00F83789"/>
    <w:rsid w:val="00F852E3"/>
    <w:rsid w:val="00F86524"/>
    <w:rsid w:val="00F95190"/>
    <w:rsid w:val="00FA4B2D"/>
    <w:rsid w:val="00FA61F6"/>
    <w:rsid w:val="00FA7D8C"/>
    <w:rsid w:val="00FB405B"/>
    <w:rsid w:val="00FB47EA"/>
    <w:rsid w:val="00FB59D7"/>
    <w:rsid w:val="00FB63FA"/>
    <w:rsid w:val="00FB7AD7"/>
    <w:rsid w:val="00FC7D06"/>
    <w:rsid w:val="00FD4A9D"/>
    <w:rsid w:val="00FD5254"/>
    <w:rsid w:val="00FE0E35"/>
    <w:rsid w:val="00FE395A"/>
    <w:rsid w:val="00FE3C64"/>
    <w:rsid w:val="00FE4BB2"/>
    <w:rsid w:val="00FF03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24319F8"/>
  <w15:docId w15:val="{5EB58706-29F8-43F3-B5A3-C466CB5D9F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ahoma" w:eastAsiaTheme="minorEastAsia" w:hAnsi="Tahoma" w:cstheme="minorBidi"/>
        <w:sz w:val="19"/>
        <w:szCs w:val="22"/>
        <w:lang w:val="en-U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107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B71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7186"/>
  </w:style>
  <w:style w:type="paragraph" w:styleId="Footer">
    <w:name w:val="footer"/>
    <w:basedOn w:val="Normal"/>
    <w:link w:val="FooterChar"/>
    <w:uiPriority w:val="99"/>
    <w:unhideWhenUsed/>
    <w:rsid w:val="003B71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7186"/>
  </w:style>
  <w:style w:type="paragraph" w:styleId="BalloonText">
    <w:name w:val="Balloon Text"/>
    <w:basedOn w:val="Normal"/>
    <w:link w:val="BalloonTextChar"/>
    <w:uiPriority w:val="99"/>
    <w:semiHidden/>
    <w:unhideWhenUsed/>
    <w:rsid w:val="003B7186"/>
    <w:pPr>
      <w:spacing w:after="0" w:line="240" w:lineRule="auto"/>
    </w:pPr>
    <w:rPr>
      <w:rFonts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B7186"/>
    <w:rPr>
      <w:rFonts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6A75B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C5AE0"/>
    <w:rPr>
      <w:color w:val="0000FF" w:themeColor="hyperlink"/>
      <w:u w:val="singl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B405B"/>
    <w:pPr>
      <w:spacing w:after="0" w:line="240" w:lineRule="auto"/>
    </w:pPr>
    <w:rPr>
      <w:rFonts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B405B"/>
    <w:rPr>
      <w:rFonts w:cs="Tahoma"/>
      <w:sz w:val="16"/>
      <w:szCs w:val="16"/>
    </w:rPr>
  </w:style>
  <w:style w:type="table" w:styleId="TableGrid">
    <w:name w:val="Table Grid"/>
    <w:basedOn w:val="TableNormal"/>
    <w:uiPriority w:val="59"/>
    <w:rsid w:val="0090257D"/>
    <w:pPr>
      <w:spacing w:after="0" w:line="240" w:lineRule="auto"/>
    </w:pPr>
    <w:rPr>
      <w:rFonts w:asciiTheme="minorHAnsi" w:eastAsiaTheme="minorHAnsi" w:hAnsiTheme="minorHAnsi"/>
      <w:sz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uiPriority w:val="22"/>
    <w:qFormat/>
    <w:rsid w:val="0055378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108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31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695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1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77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57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image" Target="media/image3.jpeg"/><Relationship Id="rId3" Type="http://schemas.openxmlformats.org/officeDocument/2006/relationships/styles" Target="styles.xml"/><Relationship Id="rId21" Type="http://schemas.openxmlformats.org/officeDocument/2006/relationships/image" Target="media/image30.jpeg"/><Relationship Id="rId7" Type="http://schemas.openxmlformats.org/officeDocument/2006/relationships/endnotes" Target="endnotes.xml"/><Relationship Id="rId12" Type="http://schemas.openxmlformats.org/officeDocument/2006/relationships/hyperlink" Target="http://creativecommons.org/licenses/by-nc/4.0/" TargetMode="External"/><Relationship Id="rId17" Type="http://schemas.openxmlformats.org/officeDocument/2006/relationships/footer" Target="footer3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image" Target="media/image4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reativecommons.org/licenses/by-nc/4.0/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23" Type="http://schemas.openxmlformats.org/officeDocument/2006/relationships/image" Target="media/image5.jpeg"/><Relationship Id="rId10" Type="http://schemas.openxmlformats.org/officeDocument/2006/relationships/image" Target="media/image2.png"/><Relationship Id="rId19" Type="http://schemas.openxmlformats.org/officeDocument/2006/relationships/image" Target="media/image20.jpeg"/><Relationship Id="rId4" Type="http://schemas.openxmlformats.org/officeDocument/2006/relationships/settings" Target="settings.xml"/><Relationship Id="rId9" Type="http://schemas.openxmlformats.org/officeDocument/2006/relationships/hyperlink" Target="http://dx.doi.org/10.18860/jia.v4i1.3466" TargetMode="External"/><Relationship Id="rId14" Type="http://schemas.openxmlformats.org/officeDocument/2006/relationships/header" Target="header2.xml"/><Relationship Id="rId22" Type="http://schemas.openxmlformats.org/officeDocument/2006/relationships/image" Target="media/image5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2B08D5A-8F14-496F-A67D-3E70D4BFAB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486</Words>
  <Characters>8472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son E. Kusuma</dc:creator>
  <cp:lastModifiedBy>T</cp:lastModifiedBy>
  <cp:revision>2</cp:revision>
  <cp:lastPrinted>2021-02-18T04:31:00Z</cp:lastPrinted>
  <dcterms:created xsi:type="dcterms:W3CDTF">2022-03-02T13:21:00Z</dcterms:created>
  <dcterms:modified xsi:type="dcterms:W3CDTF">2022-03-02T1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a04b484-9536-3c27-a90a-3fce6caaf995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chicago-fullnote-bibliography</vt:lpwstr>
  </property>
  <property fmtid="{D5CDD505-2E9C-101B-9397-08002B2CF9AE}" pid="14" name="Mendeley Recent Style Name 4_1">
    <vt:lpwstr>Chicago Manual of Style 17th edition (full no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institut-teknologi-bandung-sekolah-pascasarjana</vt:lpwstr>
  </property>
  <property fmtid="{D5CDD505-2E9C-101B-9397-08002B2CF9AE}" pid="20" name="Mendeley Recent Style Name 7_1">
    <vt:lpwstr>Institut Teknologi Bandung - Sekolah Pascasarjana</vt:lpwstr>
  </property>
  <property fmtid="{D5CDD505-2E9C-101B-9397-08002B2CF9AE}" pid="21" name="Mendeley Recent Style Id 8_1">
    <vt:lpwstr>http://csl.mendeley.com/styles/28268401/institut-teknologi-bandung-sekolah-pascasarjana-2</vt:lpwstr>
  </property>
  <property fmtid="{D5CDD505-2E9C-101B-9397-08002B2CF9AE}" pid="22" name="Mendeley Recent Style Name 8_1">
    <vt:lpwstr>Institut Teknologi Bandung - Sekolah Pascasarjana - ITB Arsitektur.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